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38FCA1C1" w:rsidR="00024A7B" w:rsidRPr="00B021EB" w:rsidRDefault="00B021EB" w:rsidP="00B021EB">
      <w:pPr>
        <w:pStyle w:val="Title"/>
        <w:spacing w:line="240" w:lineRule="auto"/>
      </w:pPr>
      <w:bookmarkStart w:id="0" w:name="materials-and-methods"/>
      <w:r w:rsidRPr="00B021EB">
        <w:t xml:space="preserve">Environmental heterogeneity explains contrasting plant species richness between the South African Cape and </w:t>
      </w:r>
      <w:r w:rsidR="0096072B">
        <w:t>s</w:t>
      </w:r>
      <w:r w:rsidRPr="00B021EB">
        <w:t>outhwestern Australia</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2"/>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7B5D5BBF"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w:t>
      </w:r>
      <w:r w:rsidR="006D2922">
        <w:t xml:space="preserve"> </w:t>
      </w:r>
      <w:r w:rsidR="00844A5C">
        <w:t>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7FD4D089"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6D2922">
        <w:t xml:space="preserve"> </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8635614"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w:t>
      </w:r>
      <w:r w:rsidR="00EC3F26">
        <w:t xml:space="preserve"> </w:t>
      </w:r>
      <w:r w:rsidR="00977607" w:rsidRPr="00E71232">
        <w:t>scale. Though there are region-specific effects</w:t>
      </w:r>
      <w:r w:rsidR="005B0DBE" w:rsidRPr="00E71232">
        <w:t>,</w:t>
      </w:r>
      <w:r w:rsidR="003F774D">
        <w:t xml:space="preserve"> broad</w:t>
      </w:r>
      <w:r w:rsidR="00862C2B">
        <w:t>,</w:t>
      </w:r>
      <w:r w:rsidR="003F774D">
        <w:t xml:space="preserve"> positive associations between various axes </w:t>
      </w:r>
      <w:r w:rsidR="003F774D">
        <w:lastRenderedPageBreak/>
        <w:t>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8D7B421"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5A4C52">
        <w:t>, as has been repeatedly demonstrated</w:t>
      </w:r>
      <w:r w:rsidR="009F6AA8">
        <w:t xml:space="preserve"> </w:t>
      </w:r>
      <w:r w:rsidR="007351F8">
        <w:fldChar w:fldCharType="begin" w:fldLock="1"/>
      </w:r>
      <w:r w:rsidR="00307444">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manualFormatting":"(e.g. Cramer &amp; Verboom, 2016; Kreft &amp; Jetz, 2007; Laliberte et al., 2014; Thuiller et al., 2006; Stein, Gerstner &amp; Kreft, 2014)","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w:t>
      </w:r>
      <w:r w:rsidR="005A4C52">
        <w:rPr>
          <w:noProof/>
        </w:rPr>
        <w:t xml:space="preserve">e.g. </w:t>
      </w:r>
      <w:r w:rsidR="00404D92" w:rsidRPr="00404D92">
        <w:rPr>
          <w:noProof/>
        </w:rPr>
        <w:t>Cramer &amp; Verboom, 2016; Kreft &amp; Jetz, 2007; Laliberte et al., 2014; Thuiller et al., 2006</w:t>
      </w:r>
      <w:r w:rsidR="004B7284">
        <w:rPr>
          <w:noProof/>
        </w:rPr>
        <w:t>; Stein, Gerstner &amp; Kreft, 2014</w:t>
      </w:r>
      <w:r w:rsidR="000A3194">
        <w:rPr>
          <w:noProof/>
        </w:rPr>
        <w:t>)</w:t>
      </w:r>
      <w:r w:rsidR="007351F8">
        <w:fldChar w:fldCharType="end"/>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w:t>
      </w:r>
      <w:r>
        <w:lastRenderedPageBreak/>
        <w:t xml:space="preserve">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3" w:name="comparing-regions-environmental-heteroge"/>
      <w:r>
        <w:t>2.1</w:t>
      </w:r>
      <w:r w:rsidR="00F31AF3">
        <w:t>:</w:t>
      </w:r>
      <w:r>
        <w:t xml:space="preserve"> </w:t>
      </w:r>
      <w:r w:rsidR="00D04776">
        <w:t>Comparing species richness</w:t>
      </w:r>
    </w:p>
    <w:p w14:paraId="52348C6B" w14:textId="0AFA32B8"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geospatially</w:t>
      </w:r>
      <w:r w:rsidR="00DD1D0D">
        <w:t xml:space="preserve"> </w:t>
      </w:r>
      <w:r>
        <w:t xml:space="preserve">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w:t>
      </w:r>
      <w:r w:rsidR="001C5D8A">
        <w:lastRenderedPageBreak/>
        <w:t xml:space="preserve">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9"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C01D8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C01D8A"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3"/>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w:t>
      </w:r>
      <w:r w:rsidR="003B10FC">
        <w:lastRenderedPageBreak/>
        <w:t xml:space="preserve">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62814699"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6A50EF">
        <w:fldChar w:fldCharType="begin" w:fldLock="1"/>
      </w:r>
      <w:r w:rsidR="003A673E">
        <w:instrText>ADDIN CSL_CITATION {"citationItems":[{"id":"ITEM-1","itemData":{"DOI":"10.21105/joss.01686","author":[{"dropping-particle":"","family":"Wickham","given":"Hadley","non-dropping-particle":"","parse-names":false,"suffix":""},{"dropping-particle":"","family":"Averick","given":"Mara","non-dropping-particle":"","parse-names":false,"suffix":""},{"dropping-particle":"","family":"Bryan","given":"Jennifer","non-dropping-particle":"","parse-names":false,"suffix":""},{"dropping-particle":"","family":"Chang","given":"Winston","non-dropping-particle":"","parse-names":false,"suffix":""},{"dropping-particle":"","family":"McGowan","given":"Lucy D'Agostino","non-dropping-particle":"","parse-names":false,"suffix":""},{"dropping-particle":"","family":"François","given":"Romain","non-dropping-particle":"","parse-names":false,"suffix":""},{"dropping-particle":"","family":"Grolemund","given":"Garrett","non-dropping-particle":"","parse-names":false,"suffix":""},{"dropping-particle":"","family":"Hayes","given":"Alex","non-dropping-particle":"","parse-names":false,"suffix":""},{"dropping-particle":"","family":"Henry","given":"Lionel","non-dropping-particle":"","parse-names":false,"suffix":""},{"dropping-particle":"","family":"Hester","given":"Jim","non-dropping-particle":"","parse-names":false,"suffix":""},{"dropping-particle":"","family":"Kuhn","given":"Max","non-dropping-particle":"","parse-names":false,"suffix":""},{"dropping-particle":"","family":"Pedersen","given":"Thomas Lin","non-dropping-particle":"","parse-names":false,"suffix":""},{"dropping-particle":"","family":"Miller","given":"Evan","non-dropping-particle":"","parse-names":false,"suffix":""},{"dropping-particle":"","family":"Bache","given":"Stephan Milton","non-dropping-particle":"","parse-names":false,"suffix":""},{"dropping-particle":"","family":"Müller","given":"Kirill","non-dropping-particle":"","parse-names":false,"suffix":""},{"dropping-particle":"","family":"Ooms","given":"Jeroen","non-dropping-particle":"","parse-names":false,"suffix":""},{"dropping-particle":"","family":"Robinson","given":"David","non-dropping-particle":"","parse-names":false,"suffix":""},{"dropping-particle":"","family":"Seidel","given":"Dana Paige","non-dropping-particle":"","parse-names":false,"suffix":""},{"dropping-particle":"","family":"Spinu","given":"Vitalie","non-dropping-particle":"","parse-names":false,"suffix":""},{"dropping-particle":"","family":"Takahashi","given":"Kohske","non-dropping-particle":"","parse-names":false,"suffix":""},{"dropping-particle":"","family":"Vaughan","given":"Davis","non-dropping-particle":"","parse-names":false,"suffix":""},{"dropping-particle":"","family":"Wilke","given":"Claus","non-dropping-particle":"","parse-names":false,"suffix":""},{"dropping-particle":"","family":"Woo","given":"Kara","non-dropping-particle":"","parse-names":false,"suffix":""},{"dropping-particle":"","family":"Yutani","given":"Hiroaki","non-dropping-particle":"","parse-names":false,"suffix":""}],"container-title":"Journal of Open Source Software","id":"ITEM-1","issue":"43","issued":{"date-parts":[["2019"]]},"page":"1686","title":"Welcome to the {tidyverse}","type":"article-journal","volume":"4"},"uris":["http://www.mendeley.com/documents/?uuid=10eb0a4e-5e68-499f-8e25-75bc828dc9d5"]}],"mendeley":{"formattedCitation":"(Wickham et al., 2019)","plainTextFormattedCitation":"(Wickham et al., 2019)","previouslyFormattedCitation":"(Wickham et al., 2019)"},"properties":{"noteIndex":0},"schema":"https://github.com/citation-style-language/schema/raw/master/csl-citation.json"}</w:instrText>
      </w:r>
      <w:r w:rsidR="006A50EF">
        <w:fldChar w:fldCharType="separate"/>
      </w:r>
      <w:r w:rsidR="006A50EF" w:rsidRPr="006A50EF">
        <w:rPr>
          <w:noProof/>
        </w:rPr>
        <w:t>(Wickham et al., 2019)</w:t>
      </w:r>
      <w:r w:rsidR="006A50EF">
        <w:fldChar w:fldCharType="end"/>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4"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4"/>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5" w:name="environmental-heterogeneity-as-an-explan"/>
      <w:r>
        <w:t>2.3</w:t>
      </w:r>
      <w:r w:rsidR="0009179A">
        <w:t>:</w:t>
      </w:r>
      <w:r>
        <w:t xml:space="preserve"> </w:t>
      </w:r>
      <w:r w:rsidR="005F0FFB">
        <w:t>Environmental heterogeneity as an explanation of species richness</w:t>
      </w:r>
      <w:bookmarkEnd w:id="5"/>
    </w:p>
    <w:p w14:paraId="23BA1837" w14:textId="78F83483"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r w:rsidR="004A4FEC">
        <w:t xml:space="preserve"> </w:t>
      </w:r>
      <w:r w:rsidR="004A4FEC" w:rsidRPr="004A4FEC">
        <w:t>We did not incorporate spatial autocorrelation into our models of species richness because the aim of our analyses was to expose the associations between different forms of spatial environmental heterogeneity and species richness, rather than to predict species richness in absolute or to partition sources of its variation. The fact that we focussed on heterogeneity between neighbouring pixels is at odds with spatial autocorrelation which occurs when neighbouring pixels are more related to each other than more distant pixels due to their proximity.</w:t>
      </w:r>
    </w:p>
    <w:p w14:paraId="738597DF" w14:textId="2C52405A"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w:t>
      </w:r>
      <w:r w:rsidR="00547291">
        <w:rPr>
          <w:rFonts w:eastAsiaTheme="minorEastAsia"/>
        </w:rPr>
        <w:lastRenderedPageBreak/>
        <w:t>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E13E91">
        <w:rPr>
          <w:rFonts w:eastAsiaTheme="minorEastAsia"/>
        </w:rPr>
        <w:t xml:space="preserve"> </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6" w:name="results"/>
      <w:r>
        <w:t>3</w:t>
      </w:r>
      <w:r w:rsidR="00E4661A">
        <w:t>:</w:t>
      </w:r>
      <w:r>
        <w:t xml:space="preserve"> </w:t>
      </w:r>
      <w:r w:rsidR="00D04776">
        <w:t>Results</w:t>
      </w:r>
      <w:bookmarkEnd w:id="6"/>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Vascular plant species richness varies spatially in both the GCFR and SWAFR, with both regions possessing a hotspot of exceptional richness (the Kogelberg Centre in the GCFR; Greater Perth in the SWAFR) and declining species richness towards its interior margin (</w:t>
      </w:r>
      <w:r w:rsidR="00304EA1" w:rsidRPr="006B3905">
        <w:t xml:space="preserve">Figure </w:t>
      </w:r>
      <w:r w:rsidR="00FC2A30" w:rsidRPr="006B3905">
        <w:t>1</w:t>
      </w:r>
      <w:r w:rsidRPr="006B3905">
        <w:t xml:space="preserve">a,b). 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6F45A32B" w:rsidR="002C32D6" w:rsidRDefault="002C32D6" w:rsidP="002C32D6">
      <w:pPr>
        <w:pStyle w:val="BodyText"/>
      </w:pPr>
      <w:r w:rsidRPr="006B3905">
        <w:lastRenderedPageBreak/>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r w:rsidRPr="006B3905">
        <w:t>).</w:t>
      </w:r>
      <w:r w:rsidR="003D0006">
        <w:t xml:space="preserve"> Summarily, at both of these scales, the plant species richness of squares in the GCFR is somewhat more attributable to turnover between sub-squares (points further above 1:1-line in Figure 2f,g) than for squares in the SWAFR (points closer to 1:1-line in Figure 2f,g)</w:t>
      </w:r>
      <w:r w:rsidR="00DB192A">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4F75EEE8"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exceptions </w:t>
      </w:r>
      <w:r w:rsidR="00E07C7E">
        <w:t xml:space="preserve">at the DS-scale </w:t>
      </w:r>
      <w:r w:rsidR="00AD1230">
        <w:t>(</w:t>
      </w:r>
      <w:r>
        <w:t xml:space="preserve">i.e. </w:t>
      </w:r>
      <w:r w:rsidR="00AD1230">
        <w:t>MAP, NDVI</w:t>
      </w:r>
      <w:r w:rsidR="005A72A8">
        <w:t xml:space="preserve">, </w:t>
      </w:r>
      <w:r w:rsidR="00AD1230">
        <w:t>CEC</w:t>
      </w:r>
      <w:r w:rsidR="005A72A8">
        <w:t>, clay and soil C</w:t>
      </w:r>
      <w:r w:rsidR="00AD1230">
        <w:t>)</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8853F3">
        <w:t>j</w:t>
      </w:r>
      <w:r w:rsidR="00AF1477">
        <w:t>)</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852C1E">
        <w:t>The greater overall heterogeneity of the GCFR is striking when compared visually (</w:t>
      </w:r>
      <w:r w:rsidR="00623918">
        <w:t xml:space="preserve">e.g. at the HDS-scale: </w:t>
      </w:r>
      <w:r w:rsidR="00852C1E">
        <w:t xml:space="preserve">Figure 1c vs d).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4BC93019" w:rsidR="009B180C" w:rsidRPr="00484C8F" w:rsidRDefault="006B7A26" w:rsidP="008F4C08">
      <w:pPr>
        <w:pStyle w:val="FirstParagraph"/>
        <w:rPr>
          <w:rFonts w:eastAsiaTheme="minorEastAsia"/>
          <w:vertAlign w:val="subscript"/>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DF01F6">
        <w:rPr>
          <w:rFonts w:eastAsiaTheme="minorEastAsia"/>
        </w:rPr>
        <w:t xml:space="preserve"> (exceptions being DS-scale elevation and CEC; Table 1c)</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 describe a form of heterogeneity as having a positive effect on richness in both regions</w:t>
      </w:r>
      <w:r w:rsidR="00A64381">
        <w:rPr>
          <w:rFonts w:eastAsiaTheme="minorEastAsia"/>
        </w:rPr>
        <w:t xml:space="preserve"> or </w:t>
      </w:r>
      <w:r w:rsidR="00C86D71">
        <w:rPr>
          <w:rFonts w:eastAsiaTheme="minorEastAsia"/>
        </w:rPr>
        <w:t xml:space="preserve">as </w:t>
      </w:r>
      <w:r w:rsidR="00A64381">
        <w:rPr>
          <w:rFonts w:eastAsiaTheme="minorEastAsia"/>
        </w:rPr>
        <w:t>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r w:rsidR="00496FAE" w:rsidRPr="009958EA">
        <w:t>; Table S</w:t>
      </w:r>
      <w:r w:rsidR="00AF3227" w:rsidRPr="009958EA">
        <w:t>3</w:t>
      </w:r>
      <w:r w:rsidR="00496FAE" w:rsidRPr="009958EA">
        <w:t>a</w:t>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r w:rsidR="00484C8F">
        <w:rPr>
          <w:rFonts w:eastAsiaTheme="minorEastAsia" w:cstheme="majorBidi"/>
        </w:rPr>
        <w:t xml:space="preserve"> Quadratic forms of these best fitting PC1-models were also compared, with the above linear forms of the “</w:t>
      </w:r>
      <w:r w:rsidR="00484C8F" w:rsidRPr="00CF397B">
        <w:rPr>
          <w:rFonts w:eastAsiaTheme="minorEastAsia"/>
        </w:rPr>
        <w:t>main effect only</w:t>
      </w:r>
      <w:r w:rsidR="00484C8F">
        <w:rPr>
          <w:rFonts w:eastAsiaTheme="minorEastAsia" w:cstheme="majorBidi"/>
        </w:rPr>
        <w:t>” models favoured at both the HDS- and DS-scales (</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lt; 2). At the QDS-scale, however, a quadratic model (i.e., of the form </w:t>
      </w:r>
      <w:r w:rsidR="00484C8F" w:rsidRPr="00D67CEB">
        <w:rPr>
          <w:rFonts w:eastAsiaTheme="minorEastAsia"/>
          <w:i/>
        </w:rPr>
        <w:t>S</w:t>
      </w:r>
      <w:r w:rsidR="00484C8F">
        <w:rPr>
          <w:rFonts w:eastAsiaTheme="minorEastAsia"/>
        </w:rPr>
        <w:t xml:space="preserve"> ~ </w:t>
      </w:r>
      <w:r w:rsidR="00484C8F" w:rsidRPr="003562E3">
        <w:rPr>
          <w:rFonts w:cstheme="majorBidi"/>
          <w:i/>
        </w:rPr>
        <w:t>β</w:t>
      </w:r>
      <w:r w:rsidR="00484C8F" w:rsidRPr="00D67CEB">
        <w:rPr>
          <w:rFonts w:cstheme="majorBidi"/>
          <w:vertAlign w:val="subscript"/>
        </w:rPr>
        <w:t>0</w:t>
      </w:r>
      <w:r w:rsidR="00484C8F">
        <w:rPr>
          <w:rFonts w:cstheme="majorBidi"/>
        </w:rPr>
        <w:t xml:space="preserve"> + </w:t>
      </w:r>
      <w:r w:rsidR="00484C8F" w:rsidRPr="003562E3">
        <w:rPr>
          <w:rFonts w:cstheme="majorBidi"/>
          <w:i/>
        </w:rPr>
        <w:t>β</w:t>
      </w:r>
      <w:r w:rsidR="00484C8F">
        <w:rPr>
          <w:rFonts w:cstheme="majorBidi"/>
          <w:vertAlign w:val="subscript"/>
        </w:rPr>
        <w:t>1</w:t>
      </w:r>
      <w:r w:rsidR="00484C8F">
        <w:rPr>
          <w:rFonts w:cstheme="majorBidi"/>
          <w:i/>
        </w:rPr>
        <w:t xml:space="preserve">X + </w:t>
      </w:r>
      <w:r w:rsidR="00484C8F" w:rsidRPr="003562E3">
        <w:rPr>
          <w:rFonts w:cstheme="majorBidi"/>
          <w:i/>
        </w:rPr>
        <w:t>β</w:t>
      </w:r>
      <w:r w:rsidR="00484C8F">
        <w:rPr>
          <w:rFonts w:cstheme="majorBidi"/>
          <w:vertAlign w:val="subscript"/>
        </w:rPr>
        <w:t>2</w:t>
      </w:r>
      <w:r w:rsidR="00484C8F">
        <w:rPr>
          <w:rFonts w:cstheme="majorBidi"/>
          <w:i/>
        </w:rPr>
        <w:t>X</w:t>
      </w:r>
      <w:r w:rsidR="00484C8F" w:rsidRPr="00484C8F">
        <w:rPr>
          <w:rFonts w:cstheme="majorBidi"/>
          <w:iCs/>
          <w:vertAlign w:val="superscript"/>
        </w:rPr>
        <w:t>2</w:t>
      </w:r>
      <w:r w:rsidR="00484C8F" w:rsidRPr="00484C8F">
        <w:rPr>
          <w:rFonts w:cstheme="majorBidi"/>
          <w:iCs/>
        </w:rPr>
        <w:t>)</w:t>
      </w:r>
      <w:r w:rsidR="00484C8F">
        <w:rPr>
          <w:rFonts w:cstheme="majorBidi"/>
          <w:iCs/>
        </w:rPr>
        <w:t xml:space="preserve"> was favoured </w:t>
      </w:r>
      <w:r w:rsidR="00484C8F">
        <w:rPr>
          <w:rFonts w:eastAsiaTheme="minorEastAsia" w:cstheme="majorBidi"/>
        </w:rPr>
        <w:t>(</w:t>
      </w:r>
      <w:r w:rsidR="00484C8F">
        <w:rPr>
          <w:rFonts w:eastAsiaTheme="minorEastAsia" w:cstheme="majorBidi"/>
          <w:i/>
          <w:iCs/>
        </w:rPr>
        <w:t>∆AIC</w:t>
      </w:r>
      <w:r w:rsidR="00484C8F">
        <w:rPr>
          <w:rFonts w:eastAsiaTheme="minorEastAsia" w:cstheme="majorBidi"/>
          <w:i/>
          <w:iCs/>
          <w:vertAlign w:val="subscript"/>
        </w:rPr>
        <w:t>linear</w:t>
      </w:r>
      <w:r w:rsidR="00484C8F">
        <w:rPr>
          <w:rFonts w:eastAsiaTheme="minorEastAsia" w:cstheme="majorBidi"/>
          <w:i/>
          <w:iCs/>
        </w:rPr>
        <w:t xml:space="preserve"> </w:t>
      </w:r>
      <w:r w:rsidR="00484C8F">
        <w:rPr>
          <w:rFonts w:eastAsiaTheme="minorEastAsia" w:cstheme="majorBidi"/>
        </w:rPr>
        <w:t xml:space="preserve">= </w:t>
      </w:r>
      <w:r w:rsidR="00484C8F" w:rsidRPr="00484C8F">
        <w:rPr>
          <w:rFonts w:eastAsiaTheme="minorEastAsia" w:cstheme="majorBidi"/>
        </w:rPr>
        <w:t>23.78</w:t>
      </w:r>
      <w:r w:rsidR="00484C8F">
        <w:rPr>
          <w:rFonts w:eastAsiaTheme="minorEastAsia" w:cstheme="majorBidi"/>
        </w:rPr>
        <w:t>)</w:t>
      </w:r>
      <w:r w:rsidR="00E4510A">
        <w:rPr>
          <w:rFonts w:eastAsiaTheme="minorEastAsia" w:cstheme="majorBidi"/>
        </w:rPr>
        <w:t>, with positive effects of PC1 on richness (</w:t>
      </w:r>
      <w:r w:rsidR="00E4510A" w:rsidRPr="003562E3">
        <w:rPr>
          <w:rFonts w:cstheme="majorBidi"/>
          <w:i/>
        </w:rPr>
        <w:t>β</w:t>
      </w:r>
      <w:r w:rsidR="00E4510A">
        <w:rPr>
          <w:rFonts w:cstheme="majorBidi"/>
          <w:vertAlign w:val="subscript"/>
        </w:rPr>
        <w:t>1</w:t>
      </w:r>
      <w:r w:rsidR="00E4510A">
        <w:rPr>
          <w:rFonts w:eastAsiaTheme="minorEastAsia" w:cstheme="majorBidi"/>
        </w:rPr>
        <w:t xml:space="preserve"> = </w:t>
      </w:r>
      <w:r w:rsidR="00E4510A" w:rsidRPr="00E4510A">
        <w:rPr>
          <w:rFonts w:eastAsiaTheme="minorEastAsia" w:cstheme="majorBidi"/>
        </w:rPr>
        <w:t>69.02</w:t>
      </w:r>
      <w:r w:rsidR="00E4510A">
        <w:rPr>
          <w:rFonts w:eastAsiaTheme="minorEastAsia" w:cstheme="majorBidi"/>
        </w:rPr>
        <w:t xml:space="preserve">, </w:t>
      </w:r>
      <w:r w:rsidR="00E4510A" w:rsidRPr="003562E3">
        <w:rPr>
          <w:rFonts w:cstheme="majorBidi"/>
          <w:i/>
        </w:rPr>
        <w:t>β</w:t>
      </w:r>
      <w:r w:rsidR="00E4510A">
        <w:rPr>
          <w:rFonts w:cstheme="majorBidi"/>
          <w:vertAlign w:val="subscript"/>
        </w:rPr>
        <w:t>2</w:t>
      </w:r>
      <w:r w:rsidR="00E4510A">
        <w:rPr>
          <w:rFonts w:eastAsiaTheme="minorEastAsia" w:cstheme="majorBidi"/>
        </w:rPr>
        <w:t xml:space="preserve"> = </w:t>
      </w:r>
      <w:r w:rsidR="00E4510A" w:rsidRPr="00E4510A">
        <w:rPr>
          <w:rFonts w:eastAsiaTheme="minorEastAsia" w:cstheme="majorBidi"/>
        </w:rPr>
        <w:t>9.99</w:t>
      </w:r>
      <w:r w:rsidR="00E4510A">
        <w:rPr>
          <w:rFonts w:eastAsiaTheme="minorEastAsia" w:cstheme="majorBidi"/>
        </w:rPr>
        <w:t xml:space="preserve">; both </w:t>
      </w:r>
      <w:r w:rsidR="00E4510A">
        <w:rPr>
          <w:rFonts w:eastAsiaTheme="minorEastAsia" w:cstheme="majorBidi"/>
          <w:i/>
          <w:iCs/>
        </w:rPr>
        <w:t xml:space="preserve">P </w:t>
      </w:r>
      <w:r w:rsidR="00E4510A">
        <w:rPr>
          <w:rFonts w:eastAsiaTheme="minorEastAsia" w:cstheme="majorBidi"/>
        </w:rPr>
        <w:t>&lt; 0.001)</w:t>
      </w:r>
      <w:r w:rsidR="00880860">
        <w:rPr>
          <w:rFonts w:eastAsiaTheme="minorEastAsia" w:cstheme="majorBidi"/>
        </w:rPr>
        <w:t xml:space="preserve"> describing an upward</w:t>
      </w:r>
      <w:r w:rsidR="00D908FD">
        <w:rPr>
          <w:rFonts w:eastAsiaTheme="minorEastAsia" w:cstheme="majorBidi"/>
        </w:rPr>
        <w:t>-opening</w:t>
      </w:r>
      <w:r w:rsidR="00880860">
        <w:rPr>
          <w:rFonts w:eastAsiaTheme="minorEastAsia" w:cstheme="majorBidi"/>
        </w:rPr>
        <w:t xml:space="preserve"> parabolic relationship</w:t>
      </w:r>
      <w:r w:rsidR="00E4510A">
        <w:rPr>
          <w:rFonts w:eastAsiaTheme="minorEastAsia" w:cstheme="majorBidi"/>
        </w:rPr>
        <w:t>.</w:t>
      </w:r>
    </w:p>
    <w:p w14:paraId="440DAAFE" w14:textId="0E3CD704" w:rsidR="006C54AE" w:rsidRDefault="00C31973">
      <w:pPr>
        <w:pStyle w:val="FirstParagraph"/>
      </w:pPr>
      <w:r>
        <w:lastRenderedPageBreak/>
        <w:t xml:space="preserve">We fit multiple regression models to describe the effects of the different heterogeneity </w:t>
      </w:r>
      <w:r w:rsidR="00B335D2">
        <w:t xml:space="preserve">variables </w:t>
      </w:r>
      <w:r>
        <w:t xml:space="preserve">on species richness in concert. </w:t>
      </w:r>
      <w:r w:rsidR="00E22B64">
        <w:t xml:space="preserve">The partial </w:t>
      </w:r>
      <w:r w:rsidR="00E22B64" w:rsidRPr="00866807">
        <w:t xml:space="preserve">effects of heterogeneity predictors retained in the optimal multiple regression models </w:t>
      </w:r>
      <w:r w:rsidR="00E22B64">
        <w:t xml:space="preserve">(Figure 5) </w:t>
      </w:r>
      <w:r w:rsidR="00E22B64" w:rsidRPr="00866807">
        <w:t xml:space="preserve">are </w:t>
      </w:r>
      <w:r w:rsidR="00E22B64">
        <w:t>usually</w:t>
      </w:r>
      <w:r w:rsidR="00E22B64" w:rsidRPr="00866807">
        <w:t xml:space="preserve"> positive or</w:t>
      </w:r>
      <w:r w:rsidR="00E22B64">
        <w:t xml:space="preserve"> neutral in the GCFR and positive or neutral in the SWAFR, with e</w:t>
      </w:r>
      <w:r w:rsidR="00B930DF" w:rsidRPr="00866807">
        <w:t>xception</w:t>
      </w:r>
      <w:r w:rsidR="00E22B64">
        <w:t>s being heterogeneity in</w:t>
      </w:r>
      <w:r w:rsidR="00924C2A">
        <w:t xml:space="preserve"> </w:t>
      </w:r>
      <w:r w:rsidR="00E22B64" w:rsidRPr="00E22B64">
        <w:t>elevation at the DS-scal</w:t>
      </w:r>
      <w:r w:rsidR="000065E8">
        <w:t>e,</w:t>
      </w:r>
      <w:r w:rsidR="000065E8" w:rsidRPr="000065E8">
        <w:t xml:space="preserve"> </w:t>
      </w:r>
      <w:r w:rsidR="000065E8" w:rsidRPr="00E22B64">
        <w:t>PDQ at QDS- and DS-scales</w:t>
      </w:r>
      <w:r w:rsidR="00E22B64" w:rsidRPr="00E22B64">
        <w:t xml:space="preserve">, </w:t>
      </w:r>
      <w:r w:rsidR="000065E8" w:rsidRPr="00E22B64">
        <w:t>CEC at the QDS- and DS-scales</w:t>
      </w:r>
      <w:r w:rsidR="000065E8">
        <w:t xml:space="preserve"> and </w:t>
      </w:r>
      <w:r w:rsidR="00B930DF" w:rsidRPr="00E22B64">
        <w:t>pH at all spatial scales</w:t>
      </w:r>
      <w:r w:rsidR="000065E8">
        <w:t>.</w:t>
      </w:r>
      <w:r w:rsidR="00350FE5" w:rsidRPr="00E22B64">
        <w:t xml:space="preserve"> </w:t>
      </w:r>
      <w:r w:rsidR="00866807" w:rsidRPr="00E22B64">
        <w:t xml:space="preserve">This </w:t>
      </w:r>
      <w:r w:rsidR="004A2BCB" w:rsidRPr="00E22B64">
        <w:t>adds nuance to</w:t>
      </w:r>
      <w:r w:rsidR="0064694B" w:rsidRPr="00E22B64">
        <w:t xml:space="preserve"> the</w:t>
      </w:r>
      <w:r w:rsidR="00350FE5" w:rsidRPr="00E22B64">
        <w:t xml:space="preserve"> generally </w:t>
      </w:r>
      <w:r w:rsidR="0090296A" w:rsidRPr="00E22B64">
        <w:t>positive</w:t>
      </w:r>
      <w:r w:rsidR="00350FE5">
        <w:t xml:space="preserve"> influence of heterogeneity on species richness</w:t>
      </w:r>
      <w:r w:rsidR="004A2BCB">
        <w:t xml:space="preserve"> displayed by the PC1-based ANCOVAs (Figure 4)</w:t>
      </w:r>
      <w:r w:rsidR="00F203C8">
        <w:t xml:space="preserve"> and in most forms of heterogeneity when compared in isolation (Table 1)</w:t>
      </w:r>
      <w:r w:rsidR="004E394A">
        <w:t xml:space="preserve">. </w:t>
      </w:r>
      <w:r w:rsidR="008C7E5A">
        <w:t>Interestingly, DS-scale heterogeneity in elevation and CEC have both negative univariate (Table 1c) and partial (Figure 5c) effects. H</w:t>
      </w:r>
      <w:r w:rsidR="00A12A8F" w:rsidRPr="00A12A8F">
        <w:t xml:space="preserve">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w:t>
      </w:r>
      <w:r w:rsidR="00FC0F13">
        <w:t xml:space="preserve"> (Figure 5c)</w:t>
      </w:r>
      <w:r w:rsidR="00724853">
        <w:t xml:space="preserv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2ED1316" w:rsidR="00D06C06" w:rsidRPr="004C3A17"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r w:rsidR="00B22E1D" w:rsidRPr="004C3A17">
        <w:t>A</w:t>
      </w:r>
      <w:r w:rsidR="00C502FE" w:rsidRPr="004C3A17">
        <w:t xml:space="preserve">t </w:t>
      </w:r>
      <w:r w:rsidR="00B22E1D" w:rsidRPr="004C3A17">
        <w:t xml:space="preserve">the broader </w:t>
      </w:r>
      <w:r w:rsidR="00C502FE" w:rsidRPr="004C3A17">
        <w:t>DS-scale</w:t>
      </w:r>
      <w:r w:rsidR="00B22E1D" w:rsidRPr="004C3A17">
        <w:t xml:space="preserve">, </w:t>
      </w:r>
      <w:r w:rsidR="00C502FE" w:rsidRPr="004C3A17">
        <w:t>the GCFR and SWAFR</w:t>
      </w:r>
      <w:r w:rsidR="00B22E1D" w:rsidRPr="004C3A17">
        <w:t xml:space="preserve"> do</w:t>
      </w:r>
      <w:r w:rsidR="00C502FE" w:rsidRPr="004C3A17">
        <w:t xml:space="preserve"> </w:t>
      </w:r>
      <w:r w:rsidR="00807EFC" w:rsidRPr="004C3A17">
        <w:t>not</w:t>
      </w:r>
      <w:r w:rsidR="00B22E1D" w:rsidRPr="004C3A17">
        <w:t xml:space="preserve"> </w:t>
      </w:r>
      <w:r w:rsidR="00807EFC" w:rsidRPr="004C3A17">
        <w:t>differ</w:t>
      </w:r>
      <w:r w:rsidR="00C502FE" w:rsidRPr="004C3A17">
        <w:t xml:space="preserve"> </w:t>
      </w:r>
      <w:r w:rsidR="00B22E1D" w:rsidRPr="004C3A17">
        <w:t xml:space="preserve">significantly in their </w:t>
      </w:r>
      <w:r w:rsidR="00C502FE" w:rsidRPr="004C3A17">
        <w:t>residual</w:t>
      </w:r>
      <w:r w:rsidR="00A70597" w:rsidRPr="004C3A17">
        <w:t xml:space="preserve"> standard deviations</w:t>
      </w:r>
      <w:r w:rsidR="00807EFC" w:rsidRPr="004C3A17">
        <w:t xml:space="preserve"> (following both the PC1-based ANCOVA and multiple regressions) (Table S3c). This </w:t>
      </w:r>
      <w:r w:rsidR="00DC180F" w:rsidRPr="004C3A17">
        <w:t xml:space="preserve">highlights </w:t>
      </w:r>
      <w:r w:rsidR="000E7F00" w:rsidRPr="004C3A17">
        <w:t xml:space="preserve">that </w:t>
      </w:r>
      <w:r w:rsidR="00DC180F" w:rsidRPr="004C3A17">
        <w:t>the commonal</w:t>
      </w:r>
      <w:r w:rsidR="00B85431" w:rsidRPr="004C3A17">
        <w:t>i</w:t>
      </w:r>
      <w:r w:rsidR="00DC180F" w:rsidRPr="004C3A17">
        <w:t xml:space="preserve">ty of the richness-heterogeneity relationship </w:t>
      </w:r>
      <w:r w:rsidR="000E7F00" w:rsidRPr="004C3A17">
        <w:t xml:space="preserve">is recovered </w:t>
      </w:r>
      <w:r w:rsidR="00E4420C" w:rsidRPr="004C3A17">
        <w:t xml:space="preserve">more accurately </w:t>
      </w:r>
      <w:r w:rsidR="00B22E1D" w:rsidRPr="004C3A17">
        <w:t xml:space="preserve">at broader spatial scales </w:t>
      </w:r>
      <w:r w:rsidR="000E7F00" w:rsidRPr="004C3A17">
        <w:t>after</w:t>
      </w:r>
      <w:r w:rsidR="00DC180F" w:rsidRPr="004C3A17">
        <w:t xml:space="preserve"> the omission of </w:t>
      </w:r>
      <w:r w:rsidR="00A70597" w:rsidRPr="004C3A17">
        <w:t>hotspots</w:t>
      </w:r>
      <w:r w:rsidR="00DC180F" w:rsidRPr="004C3A17">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34F09BA5" w:rsidR="001E1442" w:rsidRDefault="006A4B08" w:rsidP="002C20EB">
      <w:pPr>
        <w:pStyle w:val="BodyText"/>
        <w:tabs>
          <w:tab w:val="left" w:pos="6189"/>
        </w:tabs>
      </w:pPr>
      <w:bookmarkStart w:id="7"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w:t>
      </w:r>
      <w:r w:rsidR="009A1738">
        <w:t xml:space="preserve"> As </w:t>
      </w:r>
      <w:r w:rsidR="006435FF">
        <w:t xml:space="preser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217F9">
        <w:t xml:space="preserve">, at least at the scales </w:t>
      </w:r>
      <w:r w:rsidR="000217F9">
        <w:lastRenderedPageBreak/>
        <w:t>considered here</w:t>
      </w:r>
      <w:r w:rsidR="001155C0">
        <w:t>.</w:t>
      </w:r>
      <w:r w:rsidR="00004BFE">
        <w:t xml:space="preserve"> </w:t>
      </w:r>
      <w:r w:rsidR="001155C0">
        <w:t>A quadratic relationship between richness and heterogeneity was only favoured at the QDS-scale, and even then not representing a unimodal effect but a</w:t>
      </w:r>
      <w:r w:rsidR="00945C48">
        <w:t xml:space="preserve">n upward-opening </w:t>
      </w:r>
      <w:r w:rsidR="001155C0">
        <w:t xml:space="preserve">parabola.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w:t>
      </w:r>
      <w:r w:rsidR="00C67B82">
        <w:t xml:space="preserve">(see below) </w:t>
      </w:r>
      <w:r w:rsidR="00B24543">
        <w:t xml:space="preserve">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C67B82">
        <w:t>.</w:t>
      </w:r>
      <w:r w:rsidR="00D839BD">
        <w:t xml:space="preserve"> </w:t>
      </w:r>
      <w:r w:rsidR="00F41DB5">
        <w:t>S</w:t>
      </w:r>
      <w:r w:rsidR="00D839BD">
        <w:t>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794E3C96"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 xml:space="preserve">a </w:t>
      </w:r>
      <w:r w:rsidR="00A5068F">
        <w:t xml:space="preserve">relatively </w:t>
      </w:r>
      <w:r w:rsidR="00B53C15">
        <w:t>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 xml:space="preserve">in the Cape. This interpretation is consistent with </w:t>
      </w:r>
      <w:r w:rsidR="00496FD1">
        <w:t xml:space="preserve">existing </w:t>
      </w:r>
      <w:r w:rsidR="0072106C">
        <w:t>evidence for a much high</w:t>
      </w:r>
      <w:r w:rsidR="0058677B">
        <w:t>er</w:t>
      </w:r>
      <w:r w:rsidR="0072106C">
        <w:t xml:space="preserve"> frequency of single-site 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F65234">
        <w:t xml:space="preserve"> and evidence of such</w:t>
      </w:r>
      <w:r w:rsidR="00704131">
        <w:t xml:space="preserve"> </w:t>
      </w:r>
      <w:r w:rsidR="00F65234">
        <w:t xml:space="preserve">in our </w:t>
      </w:r>
      <w:r w:rsidR="00704131">
        <w:t xml:space="preserve">species occurrence dataset (Figure </w:t>
      </w:r>
      <w:r w:rsidR="00F06726">
        <w:t>S11</w:t>
      </w:r>
      <w:r w:rsidR="00704131">
        <w:t>).</w:t>
      </w:r>
    </w:p>
    <w:p w14:paraId="2B259CB7" w14:textId="0C744E89"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w:t>
      </w:r>
      <w:r w:rsidR="00510B55">
        <w:t xml:space="preserve"> </w:t>
      </w:r>
      <w:r w:rsidR="00FD7934">
        <w:t>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w:t>
      </w:r>
      <w:r w:rsidR="000D2647">
        <w:t xml:space="preserve"> </w:t>
      </w:r>
      <w:r w:rsidR="00BD7A0C">
        <w:t xml:space="preserve">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w:t>
      </w:r>
      <w:r w:rsidR="00B62133">
        <w:t>-</w:t>
      </w:r>
      <w:r w:rsidR="00996D75">
        <w:t>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40310BCA" w:rsidR="00CF6AF3" w:rsidRDefault="00DE487A" w:rsidP="00E3070E">
      <w:pPr>
        <w:pStyle w:val="BodyText"/>
        <w:tabs>
          <w:tab w:val="left" w:pos="6189"/>
        </w:tabs>
      </w:pPr>
      <w:r w:rsidRPr="005F374B">
        <w:lastRenderedPageBreak/>
        <w:t>A second</w:t>
      </w:r>
      <w:r w:rsidR="00164E10" w:rsidRPr="005F374B">
        <w:t xml:space="preserve"> </w:t>
      </w:r>
      <w:r w:rsidR="00B718C1" w:rsidRPr="005F374B">
        <w:t xml:space="preserve">factor </w:t>
      </w:r>
      <w:r w:rsidR="005F374B" w:rsidRPr="005F374B">
        <w:t>affecting</w:t>
      </w:r>
      <w:r w:rsidR="00B718C1" w:rsidRPr="005F374B">
        <w:t xml:space="preserve"> the </w:t>
      </w:r>
      <w:r w:rsidR="00A646E1" w:rsidRPr="005F374B">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6A50EF">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p>
    <w:p w14:paraId="0610530F" w14:textId="6373B421"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These techniques assume that the relationship between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510916">
        <w:fldChar w:fldCharType="begin" w:fldLock="1"/>
      </w:r>
      <w:r w:rsidR="0012637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as in Gioia &amp; Hopper, 2017)","plainTextFormattedCitation":"(Gioia &amp; Hopper, 2017)","previouslyFormattedCitation":"(Gioia &amp; Hopper, 2017)"},"properties":{"noteIndex":0},"schema":"https://github.com/citation-style-language/schema/raw/master/csl-citation.json"}</w:instrText>
      </w:r>
      <w:r w:rsidR="00510916">
        <w:fldChar w:fldCharType="separate"/>
      </w:r>
      <w:r w:rsidR="00510916" w:rsidRPr="00510916">
        <w:rPr>
          <w:noProof/>
        </w:rPr>
        <w:t>(</w:t>
      </w:r>
      <w:r w:rsidR="00510916">
        <w:rPr>
          <w:noProof/>
        </w:rPr>
        <w:t xml:space="preserve">as in </w:t>
      </w:r>
      <w:r w:rsidR="00510916" w:rsidRPr="00510916">
        <w:rPr>
          <w:noProof/>
        </w:rPr>
        <w:t>Gioia &amp; Hopper, 2017)</w:t>
      </w:r>
      <w:r w:rsidR="00510916">
        <w:fldChar w:fldCharType="end"/>
      </w:r>
      <w:r w:rsidR="006F5DE4">
        <w:t xml:space="preserve">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AA50A31"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B32A88">
        <w:t>Though spatially autocorrelated, at</w:t>
      </w:r>
      <w:r w:rsidR="002E03CA">
        <w:t xml:space="preserve">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 xml:space="preserve">southwestern </w:t>
      </w:r>
      <w:r w:rsidR="00865292">
        <w:lastRenderedPageBreak/>
        <w:t>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27126B9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w:t>
      </w:r>
      <w:r w:rsidR="00085A83">
        <w:rPr>
          <w:sz w:val="24"/>
          <w:szCs w:val="24"/>
        </w:rPr>
        <w:t xml:space="preserve"> </w:t>
      </w:r>
      <w:r w:rsidR="001A0AB2">
        <w:rPr>
          <w:sz w:val="24"/>
          <w:szCs w:val="24"/>
        </w:rPr>
        <w:t>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0D6A149D" w:rsidR="00DD7CD4" w:rsidRDefault="00D04776">
      <w:pPr>
        <w:pStyle w:val="Heading1"/>
      </w:pPr>
      <w:r w:rsidRPr="008A4E97">
        <w:lastRenderedPageBreak/>
        <w:t>Tables</w:t>
      </w:r>
      <w:bookmarkEnd w:id="7"/>
    </w:p>
    <w:p w14:paraId="71033F34" w14:textId="1C62EEC8"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w:t>
      </w:r>
      <w:r w:rsidRPr="006C148E">
        <w:rPr>
          <w:b/>
          <w:bCs/>
        </w:rPr>
        <w:t>(a)</w:t>
      </w:r>
      <w:r w:rsidRPr="00FE718A">
        <w:t xml:space="preserve"> </w:t>
      </w:r>
      <w:r w:rsidR="00FE718A">
        <w:t>Q</w:t>
      </w:r>
      <w:r w:rsidRPr="00FE718A">
        <w:t>DS-</w:t>
      </w:r>
      <w:r w:rsidR="00FE718A">
        <w:t xml:space="preserve">, </w:t>
      </w:r>
      <w:r w:rsidRPr="006C148E">
        <w:rPr>
          <w:b/>
          <w:bCs/>
        </w:rPr>
        <w:t>(b)</w:t>
      </w:r>
      <w:r w:rsidRPr="00FE718A">
        <w:t xml:space="preserve"> </w:t>
      </w:r>
      <w:r w:rsidR="00FE718A">
        <w:t>H</w:t>
      </w:r>
      <w:r w:rsidRPr="00FE718A">
        <w:t>DS-</w:t>
      </w:r>
      <w:r w:rsidR="00FE718A">
        <w:t xml:space="preserve"> and </w:t>
      </w:r>
      <w:r w:rsidR="00FE718A" w:rsidRPr="006C148E">
        <w:rPr>
          <w:b/>
          <w:bCs/>
        </w:rPr>
        <w:t>(c)</w:t>
      </w:r>
      <w:r w:rsidR="00FE718A">
        <w:t xml:space="preserve">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7707DD47" w:rsidR="00874A01" w:rsidRPr="0069122B" w:rsidRDefault="00874A01" w:rsidP="00FA753D">
      <w:pPr>
        <w:pStyle w:val="BodyText"/>
        <w:spacing w:before="0"/>
      </w:pPr>
      <w:bookmarkStart w:id="8"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w:t>
      </w:r>
      <w:r w:rsidR="009A2731">
        <w:t xml:space="preserve"> of vascular plant species richness across the GCFR and SWAFR</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8"/>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53C9FDB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 xml:space="preserve">s for the GCFR and SWAFR of </w:t>
      </w:r>
      <w:r w:rsidRPr="00805B10">
        <w:rPr>
          <w:b/>
          <w:bCs/>
        </w:rPr>
        <w:t>(a,b)</w:t>
      </w:r>
      <w:r>
        <w:t xml:space="preserve"> vascular plant species richness</w:t>
      </w:r>
      <w:r w:rsidR="009863F5">
        <w:t xml:space="preserve"> (</w:t>
      </w:r>
      <w:r w:rsidR="009863F5" w:rsidRPr="00ED6805">
        <w:rPr>
          <w:i/>
          <w:iCs/>
        </w:rPr>
        <w:t>S</w:t>
      </w:r>
      <w:r w:rsidR="009863F5">
        <w:rPr>
          <w:vertAlign w:val="subscript"/>
        </w:rPr>
        <w:t>HDS</w:t>
      </w:r>
      <w:r w:rsidR="009863F5">
        <w:t>)</w:t>
      </w:r>
      <w:r>
        <w:t xml:space="preserve">, </w:t>
      </w:r>
      <w:r w:rsidRPr="00805B10">
        <w:rPr>
          <w:b/>
          <w:bCs/>
        </w:rPr>
        <w:t>(c,d)</w:t>
      </w:r>
      <w:r>
        <w:t xml:space="preserve"> </w:t>
      </w:r>
      <w:r w:rsidR="00E14B99">
        <w:t>values of the</w:t>
      </w:r>
      <w:r>
        <w:t xml:space="preserve"> major axis of environmental heterogeneity (PC1) from the PCA of nine forms of environmental heterogeneity (log</w:t>
      </w:r>
      <w:r w:rsidRPr="00C9106C">
        <w:rPr>
          <w:vertAlign w:val="subscript"/>
        </w:rPr>
        <w:t>10</w:t>
      </w:r>
      <w:r>
        <w:t>-transformed</w:t>
      </w:r>
      <w:r w:rsidR="00873192">
        <w:t>; Table S1</w:t>
      </w:r>
      <w:r>
        <w:t>)</w:t>
      </w:r>
      <w:r w:rsidR="007A145C">
        <w:t xml:space="preserve"> and </w:t>
      </w:r>
      <w:r>
        <w:t>residua</w:t>
      </w:r>
      <w:r w:rsidR="00CF075F">
        <w:t>l</w:t>
      </w:r>
      <w:r w:rsidR="007A145C">
        <w:t xml:space="preserve"> species richness following </w:t>
      </w:r>
      <w:r>
        <w:t xml:space="preserve">regressions against </w:t>
      </w:r>
      <w:r w:rsidRPr="00805B10">
        <w:rPr>
          <w:b/>
          <w:bCs/>
        </w:rPr>
        <w:t>(e,f)</w:t>
      </w:r>
      <w:r>
        <w:t xml:space="preserve"> PC1 (</w:t>
      </w:r>
      <w:r w:rsidR="00E14B99">
        <w:t xml:space="preserve">see also </w:t>
      </w:r>
      <w:r>
        <w:t xml:space="preserve">Figure 4b) and </w:t>
      </w:r>
      <w:r w:rsidRPr="00805B10">
        <w:rPr>
          <w:b/>
          <w:bCs/>
        </w:rPr>
        <w:t>(g,h)</w:t>
      </w:r>
      <w:r>
        <w:t xml:space="preserve"> the multivariate (MV) </w:t>
      </w:r>
      <w:r w:rsidR="00AD5B6C">
        <w:t>re</w:t>
      </w:r>
      <w:r w:rsidR="00FD46A4">
        <w:t xml:space="preserve">gression </w:t>
      </w:r>
      <w:r>
        <w:t>model (</w:t>
      </w:r>
      <w:r w:rsidR="00E14B99">
        <w:t xml:space="preserve">see also </w:t>
      </w:r>
      <w:r>
        <w:t>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6447732D"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473510">
        <w:rPr>
          <w:b/>
          <w:bCs/>
        </w:rPr>
        <w:t>(a)</w:t>
      </w:r>
      <w:r w:rsidRPr="00832261">
        <w:t xml:space="preserve"> </w:t>
      </w:r>
      <w:r w:rsidR="00F8403E" w:rsidRPr="00832261">
        <w:t xml:space="preserve">DS-, </w:t>
      </w:r>
      <w:r w:rsidRPr="00473510">
        <w:rPr>
          <w:b/>
          <w:bCs/>
        </w:rPr>
        <w:t>(b)</w:t>
      </w:r>
      <w:r w:rsidRPr="00832261">
        <w:t xml:space="preserve"> HDS-</w:t>
      </w:r>
      <w:r w:rsidR="00F8403E" w:rsidRPr="00832261">
        <w:t xml:space="preserve">, and </w:t>
      </w:r>
      <w:r w:rsidR="00F8403E" w:rsidRPr="00473510">
        <w:rPr>
          <w:b/>
          <w:bCs/>
        </w:rPr>
        <w:t>(c)</w:t>
      </w:r>
      <w:r w:rsidR="00F8403E" w:rsidRPr="00832261">
        <w:t xml:space="preserve">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C35278">
        <w:t xml:space="preserve">i.e. </w:t>
      </w:r>
      <w:r w:rsidR="00223948" w:rsidRPr="00223948">
        <w:rPr>
          <w:i/>
        </w:rPr>
        <w:t>T</w:t>
      </w:r>
      <w:r w:rsidR="00223948">
        <w:t>/</w:t>
      </w:r>
      <w:r w:rsidR="00223948" w:rsidRPr="00223948">
        <w:rPr>
          <w:i/>
        </w:rPr>
        <w:t>S</w:t>
      </w:r>
      <w:r w:rsidR="00223948">
        <w:t xml:space="preserve">) </w:t>
      </w:r>
      <w:r w:rsidR="009D1CA2" w:rsidRPr="00223948">
        <w:t xml:space="preserve">to </w:t>
      </w:r>
      <w:r w:rsidR="009D1CA2" w:rsidRPr="00473510">
        <w:rPr>
          <w:b/>
          <w:bCs/>
        </w:rPr>
        <w:t>(d)</w:t>
      </w:r>
      <w:r w:rsidR="009D1CA2" w:rsidRPr="00223948">
        <w:t xml:space="preserve">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w:t>
      </w:r>
      <w:r w:rsidR="009D1CA2" w:rsidRPr="00473510">
        <w:rPr>
          <w:b/>
          <w:bCs/>
        </w:rPr>
        <w:t>(e)</w:t>
      </w:r>
      <w:r w:rsidR="009D1CA2" w:rsidRPr="00CC1818">
        <w:t xml:space="preserv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473510">
        <w:rPr>
          <w:b/>
          <w:bCs/>
        </w:rPr>
        <w:t>(f)</w:t>
      </w:r>
      <w:r w:rsidR="00CC1818" w:rsidRPr="00CC1818">
        <w:t xml:space="preserve"> H</w:t>
      </w:r>
      <w:r w:rsidRPr="00CC1818">
        <w:t>DS-</w:t>
      </w:r>
      <w:r w:rsidR="00CC1818" w:rsidRPr="00CC1818">
        <w:t xml:space="preserve"> and </w:t>
      </w:r>
      <w:r w:rsidR="00CC1818" w:rsidRPr="00473510">
        <w:rPr>
          <w:b/>
          <w:bCs/>
        </w:rPr>
        <w:t>(g)</w:t>
      </w:r>
      <w:r w:rsidR="00CC1818" w:rsidRPr="00CC1818">
        <w:t xml:space="preserve"> QDS-</w:t>
      </w:r>
      <w:r w:rsidRPr="00CC1818">
        <w:t>scale richness (</w:t>
      </w:r>
      <w:r w:rsidR="009E4DDA">
        <w:t xml:space="preserve">i.e.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9E4DDA" w:rsidRPr="009E4DDA">
        <w:t>,</w:t>
      </w:r>
      <w:r w:rsidR="00CC1818" w:rsidRPr="00CC1818">
        <w:t xml:space="preserve"> respectively</w:t>
      </w:r>
      <w:r w:rsidRPr="00CC1818">
        <w:t xml:space="preserve">) </w:t>
      </w:r>
      <w:r w:rsidR="00CC1818" w:rsidRPr="00CC1818">
        <w:t>against</w:t>
      </w:r>
      <w:r w:rsidRPr="00CC1818">
        <w:t xml:space="preserve"> turnover </w:t>
      </w:r>
      <w:r w:rsidR="00473510">
        <w:t>(</w:t>
      </w:r>
      <w:r w:rsidRPr="00CC1818">
        <w:rPr>
          <w:i/>
        </w:rPr>
        <w:t>T</w:t>
      </w:r>
      <w:r w:rsidR="00CC1818" w:rsidRPr="00CC1818">
        <w:rPr>
          <w:vertAlign w:val="subscript"/>
        </w:rPr>
        <w:t>H</w:t>
      </w:r>
      <w:r w:rsidRPr="00CC1818">
        <w:rPr>
          <w:vertAlign w:val="subscript"/>
        </w:rPr>
        <w:t>DS</w:t>
      </w:r>
      <w:r w:rsidR="00CC1818" w:rsidRPr="00CC1818">
        <w:t xml:space="preserve"> and </w:t>
      </w:r>
      <w:r w:rsidR="00CC1818" w:rsidRPr="00CC1818">
        <w:rPr>
          <w:i/>
        </w:rPr>
        <w:t>T</w:t>
      </w:r>
      <w:r w:rsidR="00CC1818" w:rsidRPr="00CC1818">
        <w:rPr>
          <w:vertAlign w:val="subscript"/>
        </w:rPr>
        <w:t>QDS</w:t>
      </w:r>
      <w:r w:rsidR="00473510">
        <w:t>, respectively</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xml:space="preserve">) of </w:t>
      </w:r>
      <w:r w:rsidRPr="00AC670A">
        <w:rPr>
          <w:b/>
          <w:bCs/>
        </w:rPr>
        <w:t>(a–i)</w:t>
      </w:r>
      <w:r w:rsidRPr="006A6996">
        <w:t xml:space="preserve"> various forms of environmental heterogeneity (log</w:t>
      </w:r>
      <w:r w:rsidRPr="008E45A8">
        <w:rPr>
          <w:vertAlign w:val="subscript"/>
        </w:rPr>
        <w:t>10</w:t>
      </w:r>
      <w:r w:rsidRPr="006A6996">
        <w:t xml:space="preserve">-transformed) and </w:t>
      </w:r>
      <w:r w:rsidRPr="00AC670A">
        <w:rPr>
          <w:b/>
          <w:bCs/>
        </w:rPr>
        <w:t>(j)</w:t>
      </w:r>
      <w:r w:rsidRPr="006A6996">
        <w:t xml:space="preserve">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w:t>
      </w:r>
      <w:r w:rsidR="007138B7" w:rsidRPr="008E5837">
        <w:rPr>
          <w:b/>
          <w:bCs/>
        </w:rPr>
        <w:t>(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787436AD"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580240">
        <w:rPr>
          <w:b/>
          <w:bCs/>
        </w:rPr>
        <w:t>(a)</w:t>
      </w:r>
      <w:r w:rsidR="00D04776" w:rsidRPr="000951C2">
        <w:t xml:space="preserve"> </w:t>
      </w:r>
      <w:r w:rsidR="00D04776" w:rsidRPr="000951C2">
        <w:rPr>
          <w:i/>
        </w:rPr>
        <w:t>S</w:t>
      </w:r>
      <w:r w:rsidR="000951C2">
        <w:rPr>
          <w:vertAlign w:val="subscript"/>
        </w:rPr>
        <w:t>Q</w:t>
      </w:r>
      <w:r w:rsidR="00D04776" w:rsidRPr="000951C2">
        <w:rPr>
          <w:vertAlign w:val="subscript"/>
        </w:rPr>
        <w:t>DS</w:t>
      </w:r>
      <w:r w:rsidR="000951C2">
        <w:t xml:space="preserve">, </w:t>
      </w:r>
      <w:r w:rsidR="00D04776" w:rsidRPr="00580240">
        <w:rPr>
          <w:b/>
          <w:bCs/>
        </w:rPr>
        <w:t>(b)</w:t>
      </w:r>
      <w:r w:rsidR="00D04776" w:rsidRPr="000951C2">
        <w:t xml:space="preserve">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w:t>
      </w:r>
      <w:r w:rsidR="000951C2" w:rsidRPr="00580240">
        <w:rPr>
          <w:b/>
          <w:bCs/>
        </w:rPr>
        <w:t>(c)</w:t>
      </w:r>
      <w:r w:rsidR="000951C2">
        <w:t xml:space="preserve">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w:t>
      </w:r>
      <w:r w:rsidR="00143488">
        <w:t xml:space="preserve">percentage </w:t>
      </w:r>
      <w:r w:rsidR="005D4530">
        <w:t xml:space="preserve">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7557A2D9" wp14:editId="7A7D0AF0">
            <wp:extent cx="6840000" cy="3908571"/>
            <wp:effectExtent l="0" t="0" r="5715"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3908571"/>
                    </a:xfrm>
                    <a:prstGeom prst="rect">
                      <a:avLst/>
                    </a:prstGeom>
                  </pic:spPr>
                </pic:pic>
              </a:graphicData>
            </a:graphic>
          </wp:inline>
        </w:drawing>
      </w:r>
    </w:p>
    <w:p w14:paraId="199264AF" w14:textId="2BCC30EA"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w:t>
      </w:r>
      <w:r w:rsidR="00475DD1">
        <w:t>Partial effect</w:t>
      </w:r>
      <w:r w:rsidR="00D04776" w:rsidRPr="00EB7331">
        <w:t xml:space="preserv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474DB5">
        <w:rPr>
          <w:b/>
          <w:bCs/>
        </w:rPr>
        <w:t>(a)</w:t>
      </w:r>
      <w:r w:rsidR="00D04776" w:rsidRPr="00EB7331">
        <w:t xml:space="preserve">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w:t>
      </w:r>
      <w:r w:rsidR="00D04776" w:rsidRPr="00474DB5">
        <w:rPr>
          <w:b/>
          <w:bCs/>
        </w:rPr>
        <w:t>(b)</w:t>
      </w:r>
      <w:r w:rsidR="00D04776" w:rsidRPr="00EB7331">
        <w:t xml:space="preserve">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 xml:space="preserve">and </w:t>
      </w:r>
      <w:r w:rsidR="00F53C09" w:rsidRPr="00474DB5">
        <w:rPr>
          <w:b/>
          <w:bCs/>
        </w:rPr>
        <w:t>(c</w:t>
      </w:r>
      <w:r w:rsidR="00D04776" w:rsidRPr="00474DB5">
        <w:rPr>
          <w:b/>
          <w:bCs/>
        </w:rPr>
        <w:t>)</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 xml:space="preserve">across </w:t>
      </w:r>
      <w:r w:rsidR="00EE26B5">
        <w:t xml:space="preserve">the </w:t>
      </w:r>
      <w:r w:rsidR="00741F6E" w:rsidRPr="00EB7331">
        <w:t>GCFR</w:t>
      </w:r>
      <w:r w:rsidR="00F53C09">
        <w:t xml:space="preserve"> and </w:t>
      </w:r>
      <w:r w:rsidR="00741F6E" w:rsidRPr="00EB7331">
        <w:t>SWAFR</w:t>
      </w:r>
      <w:r w:rsidR="00D04776" w:rsidRPr="00EB7331">
        <w:t>. Points with error bars denote</w:t>
      </w:r>
      <w:r w:rsidR="00475DD1">
        <w:t xml:space="preserve"> slopes</w:t>
      </w:r>
      <w:r w:rsidR="00D04776" w:rsidRPr="00EB7331">
        <w:t xml:space="preserve">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B3561C">
        <w:t>,</w:t>
      </w:r>
      <w:r w:rsidR="00E959AF">
        <w:t xml:space="preserve"> respectively</w:t>
      </w:r>
      <w:r w:rsidR="00883D79">
        <w:t xml:space="preserve"> (i.e. </w:t>
      </w:r>
      <w:r w:rsidR="00E959AF">
        <w:t xml:space="preserve">region-interaction terms were retained during </w:t>
      </w:r>
      <w:r w:rsidR="00E959AF" w:rsidRPr="00EB7331">
        <w:t>stepwise model selection</w:t>
      </w:r>
      <w:r w:rsidR="00883D79">
        <w:t>)</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9"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63248478" w:rsidR="009E59E0" w:rsidRPr="000878A3" w:rsidRDefault="00C41DBA" w:rsidP="000878A3">
      <w:pPr>
        <w:pStyle w:val="BodyText"/>
      </w:pPr>
      <w:r>
        <w:t xml:space="preserve">The raw vascular plant occurrence records used are available from GBIF (GCFR: </w:t>
      </w:r>
      <w:hyperlink r:id="rId15" w:history="1">
        <w:r w:rsidRPr="000F1325">
          <w:rPr>
            <w:rStyle w:val="Hyperlink"/>
          </w:rPr>
          <w:t>https://doi.org/10.15468/dl.n6u6n0</w:t>
        </w:r>
      </w:hyperlink>
      <w:r>
        <w:t xml:space="preserve">; SWAFR: </w:t>
      </w:r>
      <w:hyperlink r:id="rId16"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0317CE">
        <w:t>to be provided</w:t>
      </w:r>
      <w:r w:rsidR="00C2037C">
        <w:t>]</w:t>
      </w:r>
      <w:r w:rsidR="00DC1038">
        <w:t>.</w:t>
      </w:r>
    </w:p>
    <w:p w14:paraId="3FB275CB" w14:textId="782BA677" w:rsidR="00DD2348" w:rsidRDefault="005F0FFB" w:rsidP="0018462C">
      <w:pPr>
        <w:pStyle w:val="Heading1"/>
      </w:pPr>
      <w:r w:rsidRPr="002C20EB">
        <w:t>References</w:t>
      </w:r>
      <w:bookmarkEnd w:id="9"/>
    </w:p>
    <w:p w14:paraId="7A36A873" w14:textId="13BF1473" w:rsidR="00363E65" w:rsidRPr="00363E65" w:rsidRDefault="008E0DFC" w:rsidP="00363E65">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363E65" w:rsidRPr="00363E65">
        <w:rPr>
          <w:rFonts w:hAnsi="Times New Roman" w:cs="Times New Roman"/>
          <w:noProof/>
          <w:lang w:val="en-GB"/>
        </w:rPr>
        <w:t xml:space="preserve">Ackerly, D. D. (2009). Evolution, origin and age of lineages in the Californian and Mediterranean floras. </w:t>
      </w:r>
      <w:r w:rsidR="00363E65" w:rsidRPr="00363E65">
        <w:rPr>
          <w:rFonts w:hAnsi="Times New Roman" w:cs="Times New Roman"/>
          <w:i/>
          <w:iCs/>
          <w:noProof/>
          <w:lang w:val="en-GB"/>
        </w:rPr>
        <w:t>Journal of Biogeography</w:t>
      </w:r>
      <w:r w:rsidR="00363E65" w:rsidRPr="00363E65">
        <w:rPr>
          <w:rFonts w:hAnsi="Times New Roman" w:cs="Times New Roman"/>
          <w:noProof/>
          <w:lang w:val="en-GB"/>
        </w:rPr>
        <w:t xml:space="preserve">, </w:t>
      </w:r>
      <w:r w:rsidR="00363E65" w:rsidRPr="00363E65">
        <w:rPr>
          <w:rFonts w:hAnsi="Times New Roman" w:cs="Times New Roman"/>
          <w:i/>
          <w:iCs/>
          <w:noProof/>
          <w:lang w:val="en-GB"/>
        </w:rPr>
        <w:t>36</w:t>
      </w:r>
      <w:r w:rsidR="00363E65" w:rsidRPr="00363E65">
        <w:rPr>
          <w:rFonts w:hAnsi="Times New Roman" w:cs="Times New Roman"/>
          <w:noProof/>
          <w:lang w:val="en-GB"/>
        </w:rPr>
        <w:t>(7), 1221–1233. https://doi.org/10.1111/j.1365-2699.2009.02097.x</w:t>
      </w:r>
    </w:p>
    <w:p w14:paraId="1DE947B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Allouche, O., Kalyuzhny, M., Moreno-Rueda, G., Pizarro, M., &amp; Kadmon, R. (2012). Area-heterogeneity tradeoff and the diversity of ecological communitie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9</w:t>
      </w:r>
      <w:r w:rsidRPr="00363E65">
        <w:rPr>
          <w:rFonts w:hAnsi="Times New Roman" w:cs="Times New Roman"/>
          <w:noProof/>
          <w:lang w:val="en-GB"/>
        </w:rPr>
        <w:t>(43), 17495–17500.</w:t>
      </w:r>
    </w:p>
    <w:p w14:paraId="19718DD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363E65">
        <w:rPr>
          <w:rFonts w:hAnsi="Times New Roman" w:cs="Times New Roman"/>
          <w:i/>
          <w:iCs/>
          <w:noProof/>
          <w:lang w:val="en-GB"/>
        </w:rPr>
        <w:t>Hydrological Processes</w:t>
      </w:r>
      <w:r w:rsidRPr="00363E65">
        <w:rPr>
          <w:rFonts w:hAnsi="Times New Roman" w:cs="Times New Roman"/>
          <w:noProof/>
          <w:lang w:val="en-GB"/>
        </w:rPr>
        <w:t xml:space="preserve">, </w:t>
      </w:r>
      <w:r w:rsidRPr="00363E65">
        <w:rPr>
          <w:rFonts w:hAnsi="Times New Roman" w:cs="Times New Roman"/>
          <w:i/>
          <w:iCs/>
          <w:noProof/>
          <w:lang w:val="en-GB"/>
        </w:rPr>
        <w:t>28</w:t>
      </w:r>
      <w:r w:rsidRPr="00363E65">
        <w:rPr>
          <w:rFonts w:hAnsi="Times New Roman" w:cs="Times New Roman"/>
          <w:noProof/>
          <w:lang w:val="en-GB"/>
        </w:rPr>
        <w:t>(22), 5513–5529.</w:t>
      </w:r>
    </w:p>
    <w:p w14:paraId="345BB18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ard, J. S., Chapman, A. R., &amp; Gioia, P. (2000). Species richness and endemism in the Western Australian flor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6), 1257–1268. https://doi.org/10.1046/j.1365-2699.2000.00509.x</w:t>
      </w:r>
    </w:p>
    <w:p w14:paraId="3CB6268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lda, M., Holtanová, E., Halenka, T., &amp; Kalvová, J. (2014). Climate classification revisited: from Köppen to Trewartha. </w:t>
      </w:r>
      <w:r w:rsidRPr="00363E65">
        <w:rPr>
          <w:rFonts w:hAnsi="Times New Roman" w:cs="Times New Roman"/>
          <w:i/>
          <w:iCs/>
          <w:noProof/>
          <w:lang w:val="en-GB"/>
        </w:rPr>
        <w:t>Climate Research</w:t>
      </w:r>
      <w:r w:rsidRPr="00363E65">
        <w:rPr>
          <w:rFonts w:hAnsi="Times New Roman" w:cs="Times New Roman"/>
          <w:noProof/>
          <w:lang w:val="en-GB"/>
        </w:rPr>
        <w:t xml:space="preserve">, </w:t>
      </w:r>
      <w:r w:rsidRPr="00363E65">
        <w:rPr>
          <w:rFonts w:hAnsi="Times New Roman" w:cs="Times New Roman"/>
          <w:i/>
          <w:iCs/>
          <w:noProof/>
          <w:lang w:val="en-GB"/>
        </w:rPr>
        <w:t>59</w:t>
      </w:r>
      <w:r w:rsidRPr="00363E65">
        <w:rPr>
          <w:rFonts w:hAnsi="Times New Roman" w:cs="Times New Roman"/>
          <w:noProof/>
          <w:lang w:val="en-GB"/>
        </w:rPr>
        <w:t>(1), 1–13.</w:t>
      </w:r>
    </w:p>
    <w:p w14:paraId="32F1533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ergh, N. G., &amp; Linder, H. P. (2009). Cape diversification and repeated out-of-southern-Africa dispersal in paper daisies (Asteraceae--Gnaphalieae). </w:t>
      </w:r>
      <w:r w:rsidRPr="00363E65">
        <w:rPr>
          <w:rFonts w:hAnsi="Times New Roman" w:cs="Times New Roman"/>
          <w:i/>
          <w:iCs/>
          <w:noProof/>
          <w:lang w:val="en-GB"/>
        </w:rPr>
        <w:t>Molecular Phylogenetics and Evolution</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 5–18.</w:t>
      </w:r>
    </w:p>
    <w:p w14:paraId="6F11A7E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ivand, R., Keitt, T., &amp; Rowlingson, B. (2017). </w:t>
      </w:r>
      <w:r w:rsidRPr="00363E65">
        <w:rPr>
          <w:rFonts w:hAnsi="Times New Roman" w:cs="Times New Roman"/>
          <w:i/>
          <w:iCs/>
          <w:noProof/>
          <w:lang w:val="en-GB"/>
        </w:rPr>
        <w:t>rgdal: Bindings for the Geospatial Data Abstraction Library. R package version 1.2-7</w:t>
      </w:r>
      <w:r w:rsidRPr="00363E65">
        <w:rPr>
          <w:rFonts w:hAnsi="Times New Roman" w:cs="Times New Roman"/>
          <w:noProof/>
          <w:lang w:val="en-GB"/>
        </w:rPr>
        <w:t>. https://cran.r-project.org/package=rgdal</w:t>
      </w:r>
    </w:p>
    <w:p w14:paraId="136394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øhn, T., &amp; Amundsen, P.-A. (2004). Ecological interactions and evolution: forgotten parts of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4</w:t>
      </w:r>
      <w:r w:rsidRPr="00363E65">
        <w:rPr>
          <w:rFonts w:hAnsi="Times New Roman" w:cs="Times New Roman"/>
          <w:noProof/>
          <w:lang w:val="en-GB"/>
        </w:rPr>
        <w:t>(9), 804–805.</w:t>
      </w:r>
    </w:p>
    <w:p w14:paraId="6E41D9F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 Linder, H. P., &amp; Desmet, P. (2007). The Greater Cape Floristic Region.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34</w:t>
      </w:r>
      <w:r w:rsidRPr="00363E65">
        <w:rPr>
          <w:rFonts w:hAnsi="Times New Roman" w:cs="Times New Roman"/>
          <w:noProof/>
          <w:lang w:val="en-GB"/>
        </w:rPr>
        <w:t>(1), 147–162. https://doi.org/10.1111/j.1365-2699.2006.01595.x</w:t>
      </w:r>
    </w:p>
    <w:p w14:paraId="6F538D5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orn, Julia, &amp; Linder, H. P. (2018). Water availability, fundamental niches and realized niches: A case study from the Cape flora. </w:t>
      </w:r>
      <w:r w:rsidRPr="00363E65">
        <w:rPr>
          <w:rFonts w:hAnsi="Times New Roman" w:cs="Times New Roman"/>
          <w:i/>
          <w:iCs/>
          <w:noProof/>
          <w:lang w:val="en-GB"/>
        </w:rPr>
        <w:t>Austral Ecology</w:t>
      </w:r>
      <w:r w:rsidRPr="00363E65">
        <w:rPr>
          <w:rFonts w:hAnsi="Times New Roman" w:cs="Times New Roman"/>
          <w:noProof/>
          <w:lang w:val="en-GB"/>
        </w:rPr>
        <w:t xml:space="preserve">, </w:t>
      </w:r>
      <w:r w:rsidRPr="00363E65">
        <w:rPr>
          <w:rFonts w:hAnsi="Times New Roman" w:cs="Times New Roman"/>
          <w:i/>
          <w:iCs/>
          <w:noProof/>
          <w:lang w:val="en-GB"/>
        </w:rPr>
        <w:t>43</w:t>
      </w:r>
      <w:r w:rsidRPr="00363E65">
        <w:rPr>
          <w:rFonts w:hAnsi="Times New Roman" w:cs="Times New Roman"/>
          <w:noProof/>
          <w:lang w:val="en-GB"/>
        </w:rPr>
        <w:t>(6), 696–705. https://doi.org/10.1111/aec.12616</w:t>
      </w:r>
    </w:p>
    <w:p w14:paraId="7361BD2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radshaw, P. L., &amp; Cowling, R. M. (2014). Landscapes, rock types, and climate of the Greater Cape Floristic Region.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6–46). Oxford University Press. https://doi.org/oso/9780199679584.003.0002</w:t>
      </w:r>
    </w:p>
    <w:p w14:paraId="07A1B7A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363E65">
        <w:rPr>
          <w:rFonts w:hAnsi="Times New Roman" w:cs="Times New Roman"/>
          <w:i/>
          <w:iCs/>
          <w:noProof/>
          <w:lang w:val="en-GB"/>
        </w:rPr>
        <w:t>Quaternary Science Reviews</w:t>
      </w:r>
      <w:r w:rsidRPr="00363E65">
        <w:rPr>
          <w:rFonts w:hAnsi="Times New Roman" w:cs="Times New Roman"/>
          <w:noProof/>
          <w:lang w:val="en-GB"/>
        </w:rPr>
        <w:t xml:space="preserve">, </w:t>
      </w:r>
      <w:r w:rsidRPr="00363E65">
        <w:rPr>
          <w:rFonts w:hAnsi="Times New Roman" w:cs="Times New Roman"/>
          <w:i/>
          <w:iCs/>
          <w:noProof/>
          <w:lang w:val="en-GB"/>
        </w:rPr>
        <w:t>27</w:t>
      </w:r>
      <w:r w:rsidRPr="00363E65">
        <w:rPr>
          <w:rFonts w:hAnsi="Times New Roman" w:cs="Times New Roman"/>
          <w:noProof/>
          <w:lang w:val="en-GB"/>
        </w:rPr>
        <w:t>(27–28), 2576–2585. https://doi.org/10.1016/j.quascirev.2008.08.032</w:t>
      </w:r>
    </w:p>
    <w:p w14:paraId="620FC76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Byrne, M., &amp; Hines, B. (2004). Phylogeographical analysis of cpDNA variation in Eucalyptus loxophleba (Myrtaceae). </w:t>
      </w:r>
      <w:r w:rsidRPr="00363E65">
        <w:rPr>
          <w:rFonts w:hAnsi="Times New Roman" w:cs="Times New Roman"/>
          <w:i/>
          <w:iCs/>
          <w:noProof/>
          <w:lang w:val="en-GB"/>
        </w:rPr>
        <w:t>Australian Journal of Botany</w:t>
      </w:r>
      <w:r w:rsidRPr="00363E65">
        <w:rPr>
          <w:rFonts w:hAnsi="Times New Roman" w:cs="Times New Roman"/>
          <w:noProof/>
          <w:lang w:val="en-GB"/>
        </w:rPr>
        <w:t xml:space="preserve">, </w:t>
      </w:r>
      <w:r w:rsidRPr="00363E65">
        <w:rPr>
          <w:rFonts w:hAnsi="Times New Roman" w:cs="Times New Roman"/>
          <w:i/>
          <w:iCs/>
          <w:noProof/>
          <w:lang w:val="en-GB"/>
        </w:rPr>
        <w:t>52</w:t>
      </w:r>
      <w:r w:rsidRPr="00363E65">
        <w:rPr>
          <w:rFonts w:hAnsi="Times New Roman" w:cs="Times New Roman"/>
          <w:noProof/>
          <w:lang w:val="en-GB"/>
        </w:rPr>
        <w:t>(4), 459–470.</w:t>
      </w:r>
    </w:p>
    <w:p w14:paraId="1261A1A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arnicer, J., Brotons, L., Herrando, S., &amp; Sol, D. (2013). Improved empirical tests of area-heterogeneity tradeoffs.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10</w:t>
      </w:r>
      <w:r w:rsidRPr="00363E65">
        <w:rPr>
          <w:rFonts w:hAnsi="Times New Roman" w:cs="Times New Roman"/>
          <w:noProof/>
          <w:lang w:val="en-GB"/>
        </w:rPr>
        <w:t>(31), E2858--E2860.</w:t>
      </w:r>
    </w:p>
    <w:p w14:paraId="4684028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mberlain, S., Szocs, E., Boettiger, C., Ram, K., Bartomeus, I., Baumgartner, J., Foster, Z., &amp; O’Donnell, J. (2016). </w:t>
      </w:r>
      <w:r w:rsidRPr="00363E65">
        <w:rPr>
          <w:rFonts w:hAnsi="Times New Roman" w:cs="Times New Roman"/>
          <w:i/>
          <w:iCs/>
          <w:noProof/>
          <w:lang w:val="en-GB"/>
        </w:rPr>
        <w:t>taxize: Taxonomic information from around the web. R package version 0.7.8</w:t>
      </w:r>
      <w:r w:rsidRPr="00363E65">
        <w:rPr>
          <w:rFonts w:hAnsi="Times New Roman" w:cs="Times New Roman"/>
          <w:noProof/>
          <w:lang w:val="en-GB"/>
        </w:rPr>
        <w:t>. https://github.com/ropensci/taxize</w:t>
      </w:r>
    </w:p>
    <w:p w14:paraId="5160B91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hao, A., &amp; Jost, L. (2012). Coverage-based rarefaction and extrapolation: standardizing samples by completeness rather than size.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93</w:t>
      </w:r>
      <w:r w:rsidRPr="00363E65">
        <w:rPr>
          <w:rFonts w:hAnsi="Times New Roman" w:cs="Times New Roman"/>
          <w:noProof/>
          <w:lang w:val="en-GB"/>
        </w:rPr>
        <w:t>(12), 2533–2547.</w:t>
      </w:r>
    </w:p>
    <w:p w14:paraId="06AAC53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3), 163–179.</w:t>
      </w:r>
    </w:p>
    <w:p w14:paraId="605B7DA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6), 651. https://doi.org/10.2307/2846038</w:t>
      </w:r>
    </w:p>
    <w:p w14:paraId="30EF765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2</w:t>
      </w:r>
      <w:r w:rsidRPr="00363E65">
        <w:rPr>
          <w:rFonts w:hAnsi="Times New Roman" w:cs="Times New Roman"/>
          <w:noProof/>
          <w:lang w:val="en-GB"/>
        </w:rPr>
        <w:t>(3), 552–564. https://doi.org/10.1111/jbi.12429</w:t>
      </w:r>
    </w:p>
    <w:p w14:paraId="6D9C7E5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Rundel, P. W., Lamont, B. B., Arroyo, M. K., &amp; Arianoutsou, M. (1996). Plant diversity in mediterranean-climate regions. </w:t>
      </w:r>
      <w:r w:rsidRPr="00363E65">
        <w:rPr>
          <w:rFonts w:hAnsi="Times New Roman" w:cs="Times New Roman"/>
          <w:i/>
          <w:iCs/>
          <w:noProof/>
          <w:lang w:val="en-GB"/>
        </w:rPr>
        <w:t>Trends in Ecology and Evolution</w:t>
      </w:r>
      <w:r w:rsidRPr="00363E65">
        <w:rPr>
          <w:rFonts w:hAnsi="Times New Roman" w:cs="Times New Roman"/>
          <w:noProof/>
          <w:lang w:val="en-GB"/>
        </w:rPr>
        <w:t xml:space="preserve">, </w:t>
      </w:r>
      <w:r w:rsidRPr="00363E65">
        <w:rPr>
          <w:rFonts w:hAnsi="Times New Roman" w:cs="Times New Roman"/>
          <w:i/>
          <w:iCs/>
          <w:noProof/>
          <w:lang w:val="en-GB"/>
        </w:rPr>
        <w:t>11</w:t>
      </w:r>
      <w:r w:rsidRPr="00363E65">
        <w:rPr>
          <w:rFonts w:hAnsi="Times New Roman" w:cs="Times New Roman"/>
          <w:noProof/>
          <w:lang w:val="en-GB"/>
        </w:rPr>
        <w:t>(9), 362–366. https://doi.org/10.1016/0169-5347(96)10044-6</w:t>
      </w:r>
    </w:p>
    <w:p w14:paraId="27A79E0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363E65">
        <w:rPr>
          <w:rFonts w:hAnsi="Times New Roman" w:cs="Times New Roman"/>
          <w:i/>
          <w:iCs/>
          <w:noProof/>
          <w:lang w:val="en-GB"/>
        </w:rPr>
        <w:t>Transactions of the Royal Society of South Africa</w:t>
      </w:r>
      <w:r w:rsidRPr="00363E65">
        <w:rPr>
          <w:rFonts w:hAnsi="Times New Roman" w:cs="Times New Roman"/>
          <w:noProof/>
          <w:lang w:val="en-GB"/>
        </w:rPr>
        <w:t xml:space="preserve">, </w:t>
      </w:r>
      <w:r w:rsidRPr="00363E65">
        <w:rPr>
          <w:rFonts w:hAnsi="Times New Roman" w:cs="Times New Roman"/>
          <w:i/>
          <w:iCs/>
          <w:noProof/>
          <w:lang w:val="en-GB"/>
        </w:rPr>
        <w:t>72</w:t>
      </w:r>
      <w:r w:rsidRPr="00363E65">
        <w:rPr>
          <w:rFonts w:hAnsi="Times New Roman" w:cs="Times New Roman"/>
          <w:noProof/>
          <w:lang w:val="en-GB"/>
        </w:rPr>
        <w:t>(2), 184–201.</w:t>
      </w:r>
    </w:p>
    <w:p w14:paraId="64675FD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amp; Verboom, G. A. (2016). Measures of biologically relevant environmental heterogeneity improve prediction of regional plant species richnes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4</w:t>
      </w:r>
      <w:r w:rsidRPr="00363E65">
        <w:rPr>
          <w:rFonts w:hAnsi="Times New Roman" w:cs="Times New Roman"/>
          <w:noProof/>
          <w:lang w:val="en-GB"/>
        </w:rPr>
        <w:t>(3), 1–13. https://doi.org/10.1111/jbi.12911</w:t>
      </w:r>
    </w:p>
    <w:p w14:paraId="6CD3C1D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est, A. G., Power, S. C., Skelton, R., &amp; Stock, W. D. (2014). Plant ecophysiological diversity. In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xml:space="preserve"> (pp. 248–272). Oxford University Press. https://doi.org/oso/9780199679584.003.0011</w:t>
      </w:r>
    </w:p>
    <w:p w14:paraId="12C165E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363E65">
        <w:rPr>
          <w:rFonts w:hAnsi="Times New Roman" w:cs="Times New Roman"/>
          <w:i/>
          <w:iCs/>
          <w:noProof/>
          <w:lang w:val="en-GB"/>
        </w:rPr>
        <w:t>Diversity and Distributions</w:t>
      </w:r>
      <w:r w:rsidRPr="00363E65">
        <w:rPr>
          <w:rFonts w:hAnsi="Times New Roman" w:cs="Times New Roman"/>
          <w:noProof/>
          <w:lang w:val="en-GB"/>
        </w:rPr>
        <w:t xml:space="preserve">, </w:t>
      </w:r>
      <w:r w:rsidRPr="00363E65">
        <w:rPr>
          <w:rFonts w:hAnsi="Times New Roman" w:cs="Times New Roman"/>
          <w:i/>
          <w:iCs/>
          <w:noProof/>
          <w:lang w:val="en-GB"/>
        </w:rPr>
        <w:t>25</w:t>
      </w:r>
      <w:r w:rsidRPr="00363E65">
        <w:rPr>
          <w:rFonts w:hAnsi="Times New Roman" w:cs="Times New Roman"/>
          <w:noProof/>
          <w:lang w:val="en-GB"/>
        </w:rPr>
        <w:t>(11), 1736–1750.</w:t>
      </w:r>
    </w:p>
    <w:p w14:paraId="206EF2F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363E65">
        <w:rPr>
          <w:rFonts w:hAnsi="Times New Roman" w:cs="Times New Roman"/>
          <w:i/>
          <w:iCs/>
          <w:noProof/>
          <w:lang w:val="en-GB"/>
        </w:rPr>
        <w:t>Nature</w:t>
      </w:r>
      <w:r w:rsidRPr="00363E65">
        <w:rPr>
          <w:rFonts w:hAnsi="Times New Roman" w:cs="Times New Roman"/>
          <w:noProof/>
          <w:lang w:val="en-GB"/>
        </w:rPr>
        <w:t xml:space="preserve">, </w:t>
      </w:r>
      <w:r w:rsidRPr="00363E65">
        <w:rPr>
          <w:rFonts w:hAnsi="Times New Roman" w:cs="Times New Roman"/>
          <w:i/>
          <w:iCs/>
          <w:noProof/>
          <w:lang w:val="en-GB"/>
        </w:rPr>
        <w:t>458</w:t>
      </w:r>
      <w:r w:rsidRPr="00363E65">
        <w:rPr>
          <w:rFonts w:hAnsi="Times New Roman" w:cs="Times New Roman"/>
          <w:noProof/>
          <w:lang w:val="en-GB"/>
        </w:rPr>
        <w:t>(7239), 754–756. https://doi.org/10.1038/nature07764</w:t>
      </w:r>
    </w:p>
    <w:p w14:paraId="5B6B890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Currie, D. J. (1991). Energy and large-scale patterns of animal-and plant-species richnes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37</w:t>
      </w:r>
      <w:r w:rsidRPr="00363E65">
        <w:rPr>
          <w:rFonts w:hAnsi="Times New Roman" w:cs="Times New Roman"/>
          <w:noProof/>
          <w:lang w:val="en-GB"/>
        </w:rPr>
        <w:t>(1), 27–49.</w:t>
      </w:r>
    </w:p>
    <w:p w14:paraId="4773C9B3"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Donoghue, M. J. (2008). A phylogenetic perspective on the distribution of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5</w:t>
      </w:r>
      <w:r w:rsidRPr="00363E65">
        <w:rPr>
          <w:rFonts w:hAnsi="Times New Roman" w:cs="Times New Roman"/>
          <w:noProof/>
          <w:lang w:val="en-GB"/>
        </w:rPr>
        <w:t>(Supplement 1), 11549–11555. https://doi.org/10.1073/pnas.0801962105</w:t>
      </w:r>
    </w:p>
    <w:p w14:paraId="400DA5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363E65">
        <w:rPr>
          <w:rFonts w:hAnsi="Times New Roman" w:cs="Times New Roman"/>
          <w:i/>
          <w:iCs/>
          <w:noProof/>
          <w:lang w:val="en-GB"/>
        </w:rPr>
        <w:t>Ecology and Evolution</w:t>
      </w:r>
      <w:r w:rsidRPr="00363E65">
        <w:rPr>
          <w:rFonts w:hAnsi="Times New Roman" w:cs="Times New Roman"/>
          <w:noProof/>
          <w:lang w:val="en-GB"/>
        </w:rPr>
        <w:t xml:space="preserve">, </w:t>
      </w:r>
      <w:r w:rsidRPr="00363E65">
        <w:rPr>
          <w:rFonts w:hAnsi="Times New Roman" w:cs="Times New Roman"/>
          <w:i/>
          <w:iCs/>
          <w:noProof/>
          <w:lang w:val="en-GB"/>
        </w:rPr>
        <w:t>5</w:t>
      </w:r>
      <w:r w:rsidRPr="00363E65">
        <w:rPr>
          <w:rFonts w:hAnsi="Times New Roman" w:cs="Times New Roman"/>
          <w:noProof/>
          <w:lang w:val="en-GB"/>
        </w:rPr>
        <w:t>(3), 807–820.</w:t>
      </w:r>
    </w:p>
    <w:p w14:paraId="669E982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5</w:t>
      </w:r>
      <w:r w:rsidRPr="00363E65">
        <w:rPr>
          <w:rFonts w:hAnsi="Times New Roman" w:cs="Times New Roman"/>
          <w:noProof/>
          <w:lang w:val="en-GB"/>
        </w:rPr>
        <w:t>(1), 190–200. https://doi.org/10.1111/jbi.13104</w:t>
      </w:r>
    </w:p>
    <w:p w14:paraId="6D3F81C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363E65">
        <w:rPr>
          <w:rFonts w:hAnsi="Times New Roman" w:cs="Times New Roman"/>
          <w:i/>
          <w:iCs/>
          <w:noProof/>
          <w:lang w:val="en-GB"/>
        </w:rPr>
        <w:t>Ecological Engineering</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9), 1191–1200.</w:t>
      </w:r>
    </w:p>
    <w:p w14:paraId="3862B44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ioia, P., &amp; Hopper, S. D. (2017). A new phytogeographic map for the Southwest Australian Floristic Region after an exceptional decade of collection and discovery. </w:t>
      </w:r>
      <w:r w:rsidRPr="00363E65">
        <w:rPr>
          <w:rFonts w:hAnsi="Times New Roman" w:cs="Times New Roman"/>
          <w:i/>
          <w:iCs/>
          <w:noProof/>
          <w:lang w:val="en-GB"/>
        </w:rPr>
        <w:t>Botanical Journal of the Linnean Society</w:t>
      </w:r>
      <w:r w:rsidRPr="00363E65">
        <w:rPr>
          <w:rFonts w:hAnsi="Times New Roman" w:cs="Times New Roman"/>
          <w:noProof/>
          <w:lang w:val="en-GB"/>
        </w:rPr>
        <w:t xml:space="preserve">, </w:t>
      </w:r>
      <w:r w:rsidRPr="00363E65">
        <w:rPr>
          <w:rFonts w:hAnsi="Times New Roman" w:cs="Times New Roman"/>
          <w:i/>
          <w:iCs/>
          <w:noProof/>
          <w:lang w:val="en-GB"/>
        </w:rPr>
        <w:t>184</w:t>
      </w:r>
      <w:r w:rsidRPr="00363E65">
        <w:rPr>
          <w:rFonts w:hAnsi="Times New Roman" w:cs="Times New Roman"/>
          <w:noProof/>
          <w:lang w:val="en-GB"/>
        </w:rPr>
        <w:t>(1), 1–15. https://doi.org/10.1093/botlinnean/box010</w:t>
      </w:r>
    </w:p>
    <w:p w14:paraId="3DAB649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ldblatt, P. (1978). An analysis of the flora of Southern Africa: its characteristics, relationships abd origins. </w:t>
      </w:r>
      <w:r w:rsidRPr="00363E65">
        <w:rPr>
          <w:rFonts w:hAnsi="Times New Roman" w:cs="Times New Roman"/>
          <w:i/>
          <w:iCs/>
          <w:noProof/>
          <w:lang w:val="en-GB"/>
        </w:rPr>
        <w:t>Annals of the Missouri Botanical Garden</w:t>
      </w:r>
      <w:r w:rsidRPr="00363E65">
        <w:rPr>
          <w:rFonts w:hAnsi="Times New Roman" w:cs="Times New Roman"/>
          <w:noProof/>
          <w:lang w:val="en-GB"/>
        </w:rPr>
        <w:t xml:space="preserve">, </w:t>
      </w:r>
      <w:r w:rsidRPr="00363E65">
        <w:rPr>
          <w:rFonts w:hAnsi="Times New Roman" w:cs="Times New Roman"/>
          <w:i/>
          <w:iCs/>
          <w:noProof/>
          <w:lang w:val="en-GB"/>
        </w:rPr>
        <w:t>65</w:t>
      </w:r>
      <w:r w:rsidRPr="00363E65">
        <w:rPr>
          <w:rFonts w:hAnsi="Times New Roman" w:cs="Times New Roman"/>
          <w:noProof/>
          <w:lang w:val="en-GB"/>
        </w:rPr>
        <w:t>, 369–436.</w:t>
      </w:r>
    </w:p>
    <w:p w14:paraId="733F737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Gotelli, N. J., &amp; Colwell, R. K. (2001). Quantifying biodiversity: procedures and pitfalls in the measurement and comparison of species richnes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 379–391. https://doi.org/10.1046/j.1461-0248.2001.00230.x</w:t>
      </w:r>
    </w:p>
    <w:p w14:paraId="643D57F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rt, S. P., Usinowicz, J., &amp; Levine, J. M. (2017). The spatial scales of species coexistence. </w:t>
      </w:r>
      <w:r w:rsidRPr="00363E65">
        <w:rPr>
          <w:rFonts w:hAnsi="Times New Roman" w:cs="Times New Roman"/>
          <w:i/>
          <w:iCs/>
          <w:noProof/>
          <w:lang w:val="en-GB"/>
        </w:rPr>
        <w:t>Nature Ecology &amp; Evolution</w:t>
      </w:r>
      <w:r w:rsidRPr="00363E65">
        <w:rPr>
          <w:rFonts w:hAnsi="Times New Roman" w:cs="Times New Roman"/>
          <w:noProof/>
          <w:lang w:val="en-GB"/>
        </w:rPr>
        <w:t xml:space="preserve">, </w:t>
      </w:r>
      <w:r w:rsidRPr="00363E65">
        <w:rPr>
          <w:rFonts w:hAnsi="Times New Roman" w:cs="Times New Roman"/>
          <w:i/>
          <w:iCs/>
          <w:noProof/>
          <w:lang w:val="en-GB"/>
        </w:rPr>
        <w:t>1</w:t>
      </w:r>
      <w:r w:rsidRPr="00363E65">
        <w:rPr>
          <w:rFonts w:hAnsi="Times New Roman" w:cs="Times New Roman"/>
          <w:noProof/>
          <w:lang w:val="en-GB"/>
        </w:rPr>
        <w:t>(8), 1066–1073. https://doi.org/10.1038/s41559-017-0230-7</w:t>
      </w:r>
    </w:p>
    <w:p w14:paraId="2063D64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363E65">
        <w:rPr>
          <w:rFonts w:hAnsi="Times New Roman" w:cs="Times New Roman"/>
          <w:i/>
          <w:iCs/>
          <w:noProof/>
          <w:lang w:val="en-GB"/>
        </w:rPr>
        <w:t>Ecology</w:t>
      </w:r>
      <w:r w:rsidRPr="00363E65">
        <w:rPr>
          <w:rFonts w:hAnsi="Times New Roman" w:cs="Times New Roman"/>
          <w:noProof/>
          <w:lang w:val="en-GB"/>
        </w:rPr>
        <w:t xml:space="preserve">, </w:t>
      </w:r>
      <w:r w:rsidRPr="00363E65">
        <w:rPr>
          <w:rFonts w:hAnsi="Times New Roman" w:cs="Times New Roman"/>
          <w:i/>
          <w:iCs/>
          <w:noProof/>
          <w:lang w:val="en-GB"/>
        </w:rPr>
        <w:t>84</w:t>
      </w:r>
      <w:r w:rsidRPr="00363E65">
        <w:rPr>
          <w:rFonts w:hAnsi="Times New Roman" w:cs="Times New Roman"/>
          <w:noProof/>
          <w:lang w:val="en-GB"/>
        </w:rPr>
        <w:t>(12), 3105–3117.</w:t>
      </w:r>
    </w:p>
    <w:p w14:paraId="312022D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ijmans, R. J. (2016). </w:t>
      </w:r>
      <w:r w:rsidRPr="00363E65">
        <w:rPr>
          <w:rFonts w:hAnsi="Times New Roman" w:cs="Times New Roman"/>
          <w:i/>
          <w:iCs/>
          <w:noProof/>
          <w:lang w:val="en-GB"/>
        </w:rPr>
        <w:t>raster: Geographic Data Analysis and Modeling. R package version 2.5-8</w:t>
      </w:r>
      <w:r w:rsidRPr="00363E65">
        <w:rPr>
          <w:rFonts w:hAnsi="Times New Roman" w:cs="Times New Roman"/>
          <w:noProof/>
          <w:lang w:val="en-GB"/>
        </w:rPr>
        <w:t>. https://cran.r-project.org/package=raster</w:t>
      </w:r>
    </w:p>
    <w:p w14:paraId="38E5125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1979). Biogeographical Aspects of Speciation in the Southwest Australian Flora. </w:t>
      </w:r>
      <w:r w:rsidRPr="00363E65">
        <w:rPr>
          <w:rFonts w:hAnsi="Times New Roman" w:cs="Times New Roman"/>
          <w:i/>
          <w:iCs/>
          <w:noProof/>
          <w:lang w:val="en-GB"/>
        </w:rPr>
        <w:t>Annual Review of Ecology and Systematics</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 399–422. http://www.jstor.org/stable/2096798</w:t>
      </w:r>
    </w:p>
    <w:p w14:paraId="46FD0F4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22</w:t>
      </w:r>
      <w:r w:rsidRPr="00363E65">
        <w:rPr>
          <w:rFonts w:hAnsi="Times New Roman" w:cs="Times New Roman"/>
          <w:noProof/>
          <w:lang w:val="en-GB"/>
        </w:rPr>
        <w:t>(1), 49–86. https://doi.org/10.1007/s11104-009-0068-0</w:t>
      </w:r>
    </w:p>
    <w:p w14:paraId="753F42A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 623–650. https://doi.org/10.1146/annurev.ecolsys.35.112202.130201</w:t>
      </w:r>
    </w:p>
    <w:p w14:paraId="16ECB4D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Hopper, S. D., &amp; Gioia, P. (2004b). The Southwest Australian Floristic Region : Evolution and Conservation of a Global Hot Spot of Biodiversity. </w:t>
      </w:r>
      <w:r w:rsidRPr="00363E65">
        <w:rPr>
          <w:rFonts w:hAnsi="Times New Roman" w:cs="Times New Roman"/>
          <w:i/>
          <w:iCs/>
          <w:noProof/>
          <w:lang w:val="en-GB"/>
        </w:rPr>
        <w:t>Annual Review of Ecology, Evolution, and Systematics</w:t>
      </w:r>
      <w:r w:rsidRPr="00363E65">
        <w:rPr>
          <w:rFonts w:hAnsi="Times New Roman" w:cs="Times New Roman"/>
          <w:noProof/>
          <w:lang w:val="en-GB"/>
        </w:rPr>
        <w:t xml:space="preserve">, </w:t>
      </w:r>
      <w:r w:rsidRPr="00363E65">
        <w:rPr>
          <w:rFonts w:hAnsi="Times New Roman" w:cs="Times New Roman"/>
          <w:i/>
          <w:iCs/>
          <w:noProof/>
          <w:lang w:val="en-GB"/>
        </w:rPr>
        <w:t>35</w:t>
      </w:r>
      <w:r w:rsidRPr="00363E65">
        <w:rPr>
          <w:rFonts w:hAnsi="Times New Roman" w:cs="Times New Roman"/>
          <w:noProof/>
          <w:lang w:val="en-GB"/>
        </w:rPr>
        <w:t>(1), 623–650. https://doi.org/10.1146/annurev.ecolsys.35.112202.130201</w:t>
      </w:r>
    </w:p>
    <w:p w14:paraId="11E19FF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Jiménez, I., &amp; Ricklefs, R. E. (2014). Diversity anomalies and spatial climate heterogeneity. </w:t>
      </w:r>
      <w:r w:rsidRPr="00363E65">
        <w:rPr>
          <w:rFonts w:hAnsi="Times New Roman" w:cs="Times New Roman"/>
          <w:i/>
          <w:iCs/>
          <w:noProof/>
          <w:lang w:val="en-GB"/>
        </w:rPr>
        <w:t>Global Ecology and Biogeography</w:t>
      </w:r>
      <w:r w:rsidRPr="00363E65">
        <w:rPr>
          <w:rFonts w:hAnsi="Times New Roman" w:cs="Times New Roman"/>
          <w:noProof/>
          <w:lang w:val="en-GB"/>
        </w:rPr>
        <w:t>. https://doi.org/10.1111/geb.12181</w:t>
      </w:r>
    </w:p>
    <w:p w14:paraId="17C207F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119</w:t>
      </w:r>
      <w:r w:rsidRPr="00363E65">
        <w:rPr>
          <w:rFonts w:hAnsi="Times New Roman" w:cs="Times New Roman"/>
          <w:noProof/>
          <w:lang w:val="en-GB"/>
        </w:rPr>
        <w:t>(2), 289–300. https://doi.org/10.1093/aob/mcw182</w:t>
      </w:r>
    </w:p>
    <w:p w14:paraId="09B77A2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Kreft, H., &amp; Jetz, W. (2007). Global patterns and determinants of vascular plant diversity. </w:t>
      </w:r>
      <w:r w:rsidRPr="00363E65">
        <w:rPr>
          <w:rFonts w:hAnsi="Times New Roman" w:cs="Times New Roman"/>
          <w:i/>
          <w:iCs/>
          <w:noProof/>
          <w:lang w:val="en-GB"/>
        </w:rPr>
        <w:t>Proceedings of the National Academy of Sciences</w:t>
      </w:r>
      <w:r w:rsidRPr="00363E65">
        <w:rPr>
          <w:rFonts w:hAnsi="Times New Roman" w:cs="Times New Roman"/>
          <w:noProof/>
          <w:lang w:val="en-GB"/>
        </w:rPr>
        <w:t xml:space="preserve">, </w:t>
      </w:r>
      <w:r w:rsidRPr="00363E65">
        <w:rPr>
          <w:rFonts w:hAnsi="Times New Roman" w:cs="Times New Roman"/>
          <w:i/>
          <w:iCs/>
          <w:noProof/>
          <w:lang w:val="en-GB"/>
        </w:rPr>
        <w:t>104</w:t>
      </w:r>
      <w:r w:rsidRPr="00363E65">
        <w:rPr>
          <w:rFonts w:hAnsi="Times New Roman" w:cs="Times New Roman"/>
          <w:noProof/>
          <w:lang w:val="en-GB"/>
        </w:rPr>
        <w:t>(14), 5925–5930. https://doi.org/10.1073/pnas.0608361104</w:t>
      </w:r>
    </w:p>
    <w:p w14:paraId="5ED5D63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liberte, E., Zemunik, G., &amp; Turner, B. L. (2014). Environmental filtering explains variation in plant diversity along resource gradients. </w:t>
      </w:r>
      <w:r w:rsidRPr="00363E65">
        <w:rPr>
          <w:rFonts w:hAnsi="Times New Roman" w:cs="Times New Roman"/>
          <w:i/>
          <w:iCs/>
          <w:noProof/>
          <w:lang w:val="en-GB"/>
        </w:rPr>
        <w:t>Science</w:t>
      </w:r>
      <w:r w:rsidRPr="00363E65">
        <w:rPr>
          <w:rFonts w:hAnsi="Times New Roman" w:cs="Times New Roman"/>
          <w:noProof/>
          <w:lang w:val="en-GB"/>
        </w:rPr>
        <w:t xml:space="preserve">, </w:t>
      </w:r>
      <w:r w:rsidRPr="00363E65">
        <w:rPr>
          <w:rFonts w:hAnsi="Times New Roman" w:cs="Times New Roman"/>
          <w:i/>
          <w:iCs/>
          <w:noProof/>
          <w:lang w:val="en-GB"/>
        </w:rPr>
        <w:t>345</w:t>
      </w:r>
      <w:r w:rsidRPr="00363E65">
        <w:rPr>
          <w:rFonts w:hAnsi="Times New Roman" w:cs="Times New Roman"/>
          <w:noProof/>
          <w:lang w:val="en-GB"/>
        </w:rPr>
        <w:t>(6204), 1602–1605. https://doi.org/Doi 10.1126/Science.1256330</w:t>
      </w:r>
    </w:p>
    <w:p w14:paraId="4C88416B"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363E65">
        <w:rPr>
          <w:rFonts w:hAnsi="Times New Roman" w:cs="Times New Roman"/>
          <w:i/>
          <w:iCs/>
          <w:noProof/>
          <w:lang w:val="en-GB"/>
        </w:rPr>
        <w:t>Plant and Soil</w:t>
      </w:r>
      <w:r w:rsidRPr="00363E65">
        <w:rPr>
          <w:rFonts w:hAnsi="Times New Roman" w:cs="Times New Roman"/>
          <w:noProof/>
          <w:lang w:val="en-GB"/>
        </w:rPr>
        <w:t xml:space="preserve">, </w:t>
      </w:r>
      <w:r w:rsidRPr="00363E65">
        <w:rPr>
          <w:rFonts w:hAnsi="Times New Roman" w:cs="Times New Roman"/>
          <w:i/>
          <w:iCs/>
          <w:noProof/>
          <w:lang w:val="en-GB"/>
        </w:rPr>
        <w:t>334</w:t>
      </w:r>
      <w:r w:rsidRPr="00363E65">
        <w:rPr>
          <w:rFonts w:hAnsi="Times New Roman" w:cs="Times New Roman"/>
          <w:noProof/>
          <w:lang w:val="en-GB"/>
        </w:rPr>
        <w:t>(1–2), 11–31. https://doi.org/10.1007/s11104-010-0444-9</w:t>
      </w:r>
    </w:p>
    <w:p w14:paraId="2242714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363E65">
        <w:rPr>
          <w:rFonts w:hAnsi="Times New Roman" w:cs="Times New Roman"/>
          <w:i/>
          <w:iCs/>
          <w:noProof/>
          <w:lang w:val="en-GB"/>
        </w:rPr>
        <w:t>Annals of Botany</w:t>
      </w:r>
      <w:r w:rsidRPr="00363E65">
        <w:rPr>
          <w:rFonts w:hAnsi="Times New Roman" w:cs="Times New Roman"/>
          <w:noProof/>
          <w:lang w:val="en-GB"/>
        </w:rPr>
        <w:t xml:space="preserve">, </w:t>
      </w:r>
      <w:r w:rsidRPr="00363E65">
        <w:rPr>
          <w:rFonts w:hAnsi="Times New Roman" w:cs="Times New Roman"/>
          <w:i/>
          <w:iCs/>
          <w:noProof/>
          <w:lang w:val="en-GB"/>
        </w:rPr>
        <w:t>98</w:t>
      </w:r>
      <w:r w:rsidRPr="00363E65">
        <w:rPr>
          <w:rFonts w:hAnsi="Times New Roman" w:cs="Times New Roman"/>
          <w:noProof/>
          <w:lang w:val="en-GB"/>
        </w:rPr>
        <w:t>(4), 693–713. https://doi.org/10.1093/aob/mcl114</w:t>
      </w:r>
    </w:p>
    <w:p w14:paraId="69FF73BF"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mont, B. B., &amp; He, T. (2017). When did a Mediterranean-type climate originate in southwestern Australia? </w:t>
      </w:r>
      <w:r w:rsidRPr="00363E65">
        <w:rPr>
          <w:rFonts w:hAnsi="Times New Roman" w:cs="Times New Roman"/>
          <w:i/>
          <w:iCs/>
          <w:noProof/>
          <w:lang w:val="en-GB"/>
        </w:rPr>
        <w:t>Global and Planetary Change</w:t>
      </w:r>
      <w:r w:rsidRPr="00363E65">
        <w:rPr>
          <w:rFonts w:hAnsi="Times New Roman" w:cs="Times New Roman"/>
          <w:noProof/>
          <w:lang w:val="en-GB"/>
        </w:rPr>
        <w:t xml:space="preserve">, </w:t>
      </w:r>
      <w:r w:rsidRPr="00363E65">
        <w:rPr>
          <w:rFonts w:hAnsi="Times New Roman" w:cs="Times New Roman"/>
          <w:i/>
          <w:iCs/>
          <w:noProof/>
          <w:lang w:val="en-GB"/>
        </w:rPr>
        <w:t>156</w:t>
      </w:r>
      <w:r w:rsidRPr="00363E65">
        <w:rPr>
          <w:rFonts w:hAnsi="Times New Roman" w:cs="Times New Roman"/>
          <w:noProof/>
          <w:lang w:val="en-GB"/>
        </w:rPr>
        <w:t>, 46–58. https://doi.org/10.1016/j.gloplacha.2017.08.004</w:t>
      </w:r>
    </w:p>
    <w:p w14:paraId="08085BE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363E65">
        <w:rPr>
          <w:rFonts w:hAnsi="Times New Roman" w:cs="Times New Roman"/>
          <w:i/>
          <w:iCs/>
          <w:noProof/>
          <w:lang w:val="en-GB"/>
        </w:rPr>
        <w:t>African Journal of Ecology</w:t>
      </w:r>
      <w:r w:rsidRPr="00363E65">
        <w:rPr>
          <w:rFonts w:hAnsi="Times New Roman" w:cs="Times New Roman"/>
          <w:noProof/>
          <w:lang w:val="en-GB"/>
        </w:rPr>
        <w:t xml:space="preserve">, </w:t>
      </w:r>
      <w:r w:rsidRPr="00363E65">
        <w:rPr>
          <w:rFonts w:hAnsi="Times New Roman" w:cs="Times New Roman"/>
          <w:i/>
          <w:iCs/>
          <w:noProof/>
          <w:lang w:val="en-GB"/>
        </w:rPr>
        <w:t>47</w:t>
      </w:r>
      <w:r w:rsidRPr="00363E65">
        <w:rPr>
          <w:rFonts w:hAnsi="Times New Roman" w:cs="Times New Roman"/>
          <w:noProof/>
          <w:lang w:val="en-GB"/>
        </w:rPr>
        <w:t>(3), 382–392. https://doi.org/10.1111/j.1365-2028.2008.00997.x</w:t>
      </w:r>
    </w:p>
    <w:p w14:paraId="43B9730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363E65">
        <w:rPr>
          <w:rFonts w:hAnsi="Times New Roman" w:cs="Times New Roman"/>
          <w:i/>
          <w:iCs/>
          <w:noProof/>
          <w:lang w:val="en-GB"/>
        </w:rPr>
        <w:t>Marine Ecology</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 1–5. https://doi.org/10.1111/j.1439-0485.2009.00358.x</w:t>
      </w:r>
    </w:p>
    <w:p w14:paraId="3C7E6E1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Linder, H. P. (2019). Rare species, Restionaceae, and the Cape flora. </w:t>
      </w:r>
      <w:r w:rsidRPr="00363E65">
        <w:rPr>
          <w:rFonts w:hAnsi="Times New Roman" w:cs="Times New Roman"/>
          <w:i/>
          <w:iCs/>
          <w:noProof/>
          <w:lang w:val="en-GB"/>
        </w:rPr>
        <w:t>Journal of Biogeography</w:t>
      </w:r>
      <w:r w:rsidRPr="00363E65">
        <w:rPr>
          <w:rFonts w:hAnsi="Times New Roman" w:cs="Times New Roman"/>
          <w:noProof/>
          <w:lang w:val="en-GB"/>
        </w:rPr>
        <w:t>, 1–14. https://doi.org/10.1111/jbi.13709</w:t>
      </w:r>
    </w:p>
    <w:p w14:paraId="5951678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cLaughlin, B. C., Ackerly, D. D., Klos, P. Z., Natali, J., Dawson, T. E., &amp; Thompson, S. E. (2017). Hydrologic refugia, plants, and climate change. </w:t>
      </w:r>
      <w:r w:rsidRPr="00363E65">
        <w:rPr>
          <w:rFonts w:hAnsi="Times New Roman" w:cs="Times New Roman"/>
          <w:i/>
          <w:iCs/>
          <w:noProof/>
          <w:lang w:val="en-GB"/>
        </w:rPr>
        <w:t>Global Change Biology</w:t>
      </w:r>
      <w:r w:rsidRPr="00363E65">
        <w:rPr>
          <w:rFonts w:hAnsi="Times New Roman" w:cs="Times New Roman"/>
          <w:noProof/>
          <w:lang w:val="en-GB"/>
        </w:rPr>
        <w:t xml:space="preserve">, </w:t>
      </w:r>
      <w:r w:rsidRPr="00363E65">
        <w:rPr>
          <w:rFonts w:hAnsi="Times New Roman" w:cs="Times New Roman"/>
          <w:i/>
          <w:iCs/>
          <w:noProof/>
          <w:lang w:val="en-GB"/>
        </w:rPr>
        <w:t>23</w:t>
      </w:r>
      <w:r w:rsidRPr="00363E65">
        <w:rPr>
          <w:rFonts w:hAnsi="Times New Roman" w:cs="Times New Roman"/>
          <w:noProof/>
          <w:lang w:val="en-GB"/>
        </w:rPr>
        <w:t>(8), 2941–2961.</w:t>
      </w:r>
    </w:p>
    <w:p w14:paraId="22FE8336"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363E65">
        <w:rPr>
          <w:rFonts w:hAnsi="Times New Roman" w:cs="Times New Roman"/>
          <w:i/>
          <w:iCs/>
          <w:noProof/>
          <w:lang w:val="en-GB"/>
        </w:rPr>
        <w:t>Journal of Arid Environments</w:t>
      </w:r>
      <w:r w:rsidRPr="00363E65">
        <w:rPr>
          <w:rFonts w:hAnsi="Times New Roman" w:cs="Times New Roman"/>
          <w:noProof/>
          <w:lang w:val="en-GB"/>
        </w:rPr>
        <w:t xml:space="preserve">, </w:t>
      </w:r>
      <w:r w:rsidRPr="00363E65">
        <w:rPr>
          <w:rFonts w:hAnsi="Times New Roman" w:cs="Times New Roman"/>
          <w:i/>
          <w:iCs/>
          <w:noProof/>
          <w:lang w:val="en-GB"/>
        </w:rPr>
        <w:t>74</w:t>
      </w:r>
      <w:r w:rsidRPr="00363E65">
        <w:rPr>
          <w:rFonts w:hAnsi="Times New Roman" w:cs="Times New Roman"/>
          <w:noProof/>
          <w:lang w:val="en-GB"/>
        </w:rPr>
        <w:t>(7), 786–793.</w:t>
      </w:r>
    </w:p>
    <w:p w14:paraId="18FC732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 E, &amp; Sugden, J. M. (1991). A vegetation history of the last 14,500 years on the Cederberg, SW Cape, South Africa. </w:t>
      </w:r>
      <w:r w:rsidRPr="00363E65">
        <w:rPr>
          <w:rFonts w:hAnsi="Times New Roman" w:cs="Times New Roman"/>
          <w:i/>
          <w:iCs/>
          <w:noProof/>
          <w:lang w:val="en-GB"/>
        </w:rPr>
        <w:t>South African Journal of Science</w:t>
      </w:r>
      <w:r w:rsidRPr="00363E65">
        <w:rPr>
          <w:rFonts w:hAnsi="Times New Roman" w:cs="Times New Roman"/>
          <w:noProof/>
          <w:lang w:val="en-GB"/>
        </w:rPr>
        <w:t xml:space="preserve">, </w:t>
      </w:r>
      <w:r w:rsidRPr="00363E65">
        <w:rPr>
          <w:rFonts w:hAnsi="Times New Roman" w:cs="Times New Roman"/>
          <w:i/>
          <w:iCs/>
          <w:noProof/>
          <w:lang w:val="en-GB"/>
        </w:rPr>
        <w:t>87</w:t>
      </w:r>
      <w:r w:rsidRPr="00363E65">
        <w:rPr>
          <w:rFonts w:hAnsi="Times New Roman" w:cs="Times New Roman"/>
          <w:noProof/>
          <w:lang w:val="en-GB"/>
        </w:rPr>
        <w:t>(3).</w:t>
      </w:r>
    </w:p>
    <w:p w14:paraId="27DB66E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adows, Michael E, &amp; Sugden, J. M. (1993). The late Quaternary palaeoecology of a floristic kingdom: the southwestern Cape South Africa. </w:t>
      </w:r>
      <w:r w:rsidRPr="00363E65">
        <w:rPr>
          <w:rFonts w:hAnsi="Times New Roman" w:cs="Times New Roman"/>
          <w:i/>
          <w:iCs/>
          <w:noProof/>
          <w:lang w:val="en-GB"/>
        </w:rPr>
        <w:t>Palaeogeography, Palaeoclimatology, Palaeoecology</w:t>
      </w:r>
      <w:r w:rsidRPr="00363E65">
        <w:rPr>
          <w:rFonts w:hAnsi="Times New Roman" w:cs="Times New Roman"/>
          <w:noProof/>
          <w:lang w:val="en-GB"/>
        </w:rPr>
        <w:t xml:space="preserve">, </w:t>
      </w:r>
      <w:r w:rsidRPr="00363E65">
        <w:rPr>
          <w:rFonts w:hAnsi="Times New Roman" w:cs="Times New Roman"/>
          <w:i/>
          <w:iCs/>
          <w:noProof/>
          <w:lang w:val="en-GB"/>
        </w:rPr>
        <w:t>101</w:t>
      </w:r>
      <w:r w:rsidRPr="00363E65">
        <w:rPr>
          <w:rFonts w:hAnsi="Times New Roman" w:cs="Times New Roman"/>
          <w:noProof/>
          <w:lang w:val="en-GB"/>
        </w:rPr>
        <w:t>(3–4), 271–281.</w:t>
      </w:r>
    </w:p>
    <w:p w14:paraId="270798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erow, C., Smith, M. J., &amp; Silander, J. A. (2013). A practical guide to MaxEnt for modeling species’ distributions: what it does, and why inputs and settings matter.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36</w:t>
      </w:r>
      <w:r w:rsidRPr="00363E65">
        <w:rPr>
          <w:rFonts w:hAnsi="Times New Roman" w:cs="Times New Roman"/>
          <w:noProof/>
          <w:lang w:val="en-GB"/>
        </w:rPr>
        <w:t>(10), 1058–1069.</w:t>
      </w:r>
    </w:p>
    <w:p w14:paraId="697D544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8</w:t>
      </w:r>
      <w:r w:rsidRPr="00363E65">
        <w:rPr>
          <w:rFonts w:hAnsi="Times New Roman" w:cs="Times New Roman"/>
          <w:noProof/>
          <w:lang w:val="en-GB"/>
        </w:rPr>
        <w:t>(2), 107. https://doi.org/10.2307/2844553</w:t>
      </w:r>
    </w:p>
    <w:p w14:paraId="0817DC6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363E65">
        <w:rPr>
          <w:rFonts w:hAnsi="Times New Roman" w:cs="Times New Roman"/>
          <w:i/>
          <w:iCs/>
          <w:noProof/>
          <w:lang w:val="en-GB"/>
        </w:rPr>
        <w:t>PLoS ONE</w:t>
      </w:r>
      <w:r w:rsidRPr="00363E65">
        <w:rPr>
          <w:rFonts w:hAnsi="Times New Roman" w:cs="Times New Roman"/>
          <w:noProof/>
          <w:lang w:val="en-GB"/>
        </w:rPr>
        <w:t xml:space="preserve">, </w:t>
      </w:r>
      <w:r w:rsidRPr="00363E65">
        <w:rPr>
          <w:rFonts w:hAnsi="Times New Roman" w:cs="Times New Roman"/>
          <w:i/>
          <w:iCs/>
          <w:noProof/>
          <w:lang w:val="en-GB"/>
        </w:rPr>
        <w:t>10</w:t>
      </w:r>
      <w:r w:rsidRPr="00363E65">
        <w:rPr>
          <w:rFonts w:hAnsi="Times New Roman" w:cs="Times New Roman"/>
          <w:noProof/>
          <w:lang w:val="en-GB"/>
        </w:rPr>
        <w:t>(7), 1–16. https://doi.org/10.1371/journal.pone.0131924</w:t>
      </w:r>
    </w:p>
    <w:p w14:paraId="166FFBE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Mucina, L., &amp; Rutherford, M. C. (2006). </w:t>
      </w:r>
      <w:r w:rsidRPr="00363E65">
        <w:rPr>
          <w:rFonts w:hAnsi="Times New Roman" w:cs="Times New Roman"/>
          <w:i/>
          <w:iCs/>
          <w:noProof/>
          <w:lang w:val="en-GB"/>
        </w:rPr>
        <w:t>The vegetation of South Africa, Lesotho and Swaziland.</w:t>
      </w:r>
      <w:r w:rsidRPr="00363E65">
        <w:rPr>
          <w:rFonts w:hAnsi="Times New Roman" w:cs="Times New Roman"/>
          <w:noProof/>
          <w:lang w:val="en-GB"/>
        </w:rPr>
        <w:t xml:space="preserve"> South African National Biodiversity Institute.</w:t>
      </w:r>
    </w:p>
    <w:p w14:paraId="611F3FC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iver, E. G. H., Linder, H. P., &amp; Rourke, J. P. (1983). Geographical distribution of present-day Cape taxa and their phytogeographical significance. </w:t>
      </w:r>
      <w:r w:rsidRPr="00363E65">
        <w:rPr>
          <w:rFonts w:hAnsi="Times New Roman" w:cs="Times New Roman"/>
          <w:i/>
          <w:iCs/>
          <w:noProof/>
          <w:lang w:val="en-GB"/>
        </w:rPr>
        <w:t>Bothalia</w:t>
      </w:r>
      <w:r w:rsidRPr="00363E65">
        <w:rPr>
          <w:rFonts w:hAnsi="Times New Roman" w:cs="Times New Roman"/>
          <w:noProof/>
          <w:lang w:val="en-GB"/>
        </w:rPr>
        <w:t xml:space="preserve">, </w:t>
      </w:r>
      <w:r w:rsidRPr="00363E65">
        <w:rPr>
          <w:rFonts w:hAnsi="Times New Roman" w:cs="Times New Roman"/>
          <w:i/>
          <w:iCs/>
          <w:noProof/>
          <w:lang w:val="en-GB"/>
        </w:rPr>
        <w:t>14</w:t>
      </w:r>
      <w:r w:rsidRPr="00363E65">
        <w:rPr>
          <w:rFonts w:hAnsi="Times New Roman" w:cs="Times New Roman"/>
          <w:noProof/>
          <w:lang w:val="en-GB"/>
        </w:rPr>
        <w:t>(3/4), 427–440.</w:t>
      </w:r>
    </w:p>
    <w:p w14:paraId="06DFA3D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363E65">
        <w:rPr>
          <w:rFonts w:hAnsi="Times New Roman" w:cs="Times New Roman"/>
          <w:i/>
          <w:iCs/>
          <w:noProof/>
          <w:lang w:val="en-GB"/>
        </w:rPr>
        <w:t>BioScience</w:t>
      </w:r>
      <w:r w:rsidRPr="00363E65">
        <w:rPr>
          <w:rFonts w:hAnsi="Times New Roman" w:cs="Times New Roman"/>
          <w:noProof/>
          <w:lang w:val="en-GB"/>
        </w:rPr>
        <w:t xml:space="preserve">, </w:t>
      </w:r>
      <w:r w:rsidRPr="00363E65">
        <w:rPr>
          <w:rFonts w:hAnsi="Times New Roman" w:cs="Times New Roman"/>
          <w:i/>
          <w:iCs/>
          <w:noProof/>
          <w:lang w:val="en-GB"/>
        </w:rPr>
        <w:t>51</w:t>
      </w:r>
      <w:r w:rsidRPr="00363E65">
        <w:rPr>
          <w:rFonts w:hAnsi="Times New Roman" w:cs="Times New Roman"/>
          <w:noProof/>
          <w:lang w:val="en-GB"/>
        </w:rPr>
        <w:t>(11), 933–938.</w:t>
      </w:r>
    </w:p>
    <w:p w14:paraId="4C9D5F6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 Core Team. (2019). </w:t>
      </w:r>
      <w:r w:rsidRPr="00363E65">
        <w:rPr>
          <w:rFonts w:hAnsi="Times New Roman" w:cs="Times New Roman"/>
          <w:i/>
          <w:iCs/>
          <w:noProof/>
          <w:lang w:val="en-GB"/>
        </w:rPr>
        <w:t>R: A Language and Environment for Statistical Computing</w:t>
      </w:r>
      <w:r w:rsidRPr="00363E65">
        <w:rPr>
          <w:rFonts w:hAnsi="Times New Roman" w:cs="Times New Roman"/>
          <w:noProof/>
          <w:lang w:val="en-GB"/>
        </w:rPr>
        <w:t>. https://www.r-project.org/</w:t>
      </w:r>
    </w:p>
    <w:p w14:paraId="4C6296C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ebelo, T. G. (2001). </w:t>
      </w:r>
      <w:r w:rsidRPr="00363E65">
        <w:rPr>
          <w:rFonts w:hAnsi="Times New Roman" w:cs="Times New Roman"/>
          <w:i/>
          <w:iCs/>
          <w:noProof/>
          <w:lang w:val="en-GB"/>
        </w:rPr>
        <w:t>A field guide to the proteas of South Africa</w:t>
      </w:r>
      <w:r w:rsidRPr="00363E65">
        <w:rPr>
          <w:rFonts w:hAnsi="Times New Roman" w:cs="Times New Roman"/>
          <w:noProof/>
          <w:lang w:val="en-GB"/>
        </w:rPr>
        <w:t>. Fernwood.</w:t>
      </w:r>
    </w:p>
    <w:p w14:paraId="7D3F941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1987). Community diversity: relative roles of local and regional processes. </w:t>
      </w:r>
      <w:r w:rsidRPr="00363E65">
        <w:rPr>
          <w:rFonts w:hAnsi="Times New Roman" w:cs="Times New Roman"/>
          <w:i/>
          <w:iCs/>
          <w:noProof/>
          <w:lang w:val="en-GB"/>
        </w:rPr>
        <w:t>Science, New Series</w:t>
      </w:r>
      <w:r w:rsidRPr="00363E65">
        <w:rPr>
          <w:rFonts w:hAnsi="Times New Roman" w:cs="Times New Roman"/>
          <w:noProof/>
          <w:lang w:val="en-GB"/>
        </w:rPr>
        <w:t xml:space="preserve">, </w:t>
      </w:r>
      <w:r w:rsidRPr="00363E65">
        <w:rPr>
          <w:rFonts w:hAnsi="Times New Roman" w:cs="Times New Roman"/>
          <w:i/>
          <w:iCs/>
          <w:noProof/>
          <w:lang w:val="en-GB"/>
        </w:rPr>
        <w:t>235</w:t>
      </w:r>
      <w:r w:rsidRPr="00363E65">
        <w:rPr>
          <w:rFonts w:hAnsi="Times New Roman" w:cs="Times New Roman"/>
          <w:noProof/>
          <w:lang w:val="en-GB"/>
        </w:rPr>
        <w:t>(4785), 167–171.</w:t>
      </w:r>
    </w:p>
    <w:p w14:paraId="0B20B52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Ricklefs, R. E. (2004). A comprehensive framework for global patterns in biodiversity.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7</w:t>
      </w:r>
      <w:r w:rsidRPr="00363E65">
        <w:rPr>
          <w:rFonts w:hAnsi="Times New Roman" w:cs="Times New Roman"/>
          <w:noProof/>
          <w:lang w:val="en-GB"/>
        </w:rPr>
        <w:t>(1), 1–15.</w:t>
      </w:r>
    </w:p>
    <w:p w14:paraId="00D29CF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363E65">
        <w:rPr>
          <w:rFonts w:hAnsi="Times New Roman" w:cs="Times New Roman"/>
          <w:i/>
          <w:iCs/>
          <w:noProof/>
          <w:lang w:val="en-GB"/>
        </w:rPr>
        <w:t>Plant, Cell &amp; Environment</w:t>
      </w:r>
      <w:r w:rsidRPr="00363E65">
        <w:rPr>
          <w:rFonts w:hAnsi="Times New Roman" w:cs="Times New Roman"/>
          <w:noProof/>
          <w:lang w:val="en-GB"/>
        </w:rPr>
        <w:t xml:space="preserve">, </w:t>
      </w:r>
      <w:r w:rsidRPr="00363E65">
        <w:rPr>
          <w:rFonts w:hAnsi="Times New Roman" w:cs="Times New Roman"/>
          <w:i/>
          <w:iCs/>
          <w:noProof/>
          <w:lang w:val="en-GB"/>
        </w:rPr>
        <w:t>31</w:t>
      </w:r>
      <w:r w:rsidRPr="00363E65">
        <w:rPr>
          <w:rFonts w:hAnsi="Times New Roman" w:cs="Times New Roman"/>
          <w:noProof/>
          <w:lang w:val="en-GB"/>
        </w:rPr>
        <w:t>(12), 1825–1833.</w:t>
      </w:r>
    </w:p>
    <w:p w14:paraId="2ADC9CF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lingsby, J. A., February, E. C., &amp; Rebelo, T. G. (2018). Water: at what cost to our unique flora? </w:t>
      </w:r>
      <w:r w:rsidRPr="00363E65">
        <w:rPr>
          <w:rFonts w:hAnsi="Times New Roman" w:cs="Times New Roman"/>
          <w:i/>
          <w:iCs/>
          <w:noProof/>
          <w:lang w:val="en-GB"/>
        </w:rPr>
        <w:t>Veld &amp; Flora</w:t>
      </w:r>
      <w:r w:rsidRPr="00363E65">
        <w:rPr>
          <w:rFonts w:hAnsi="Times New Roman" w:cs="Times New Roman"/>
          <w:noProof/>
          <w:lang w:val="en-GB"/>
        </w:rPr>
        <w:t xml:space="preserve">, </w:t>
      </w:r>
      <w:r w:rsidRPr="00363E65">
        <w:rPr>
          <w:rFonts w:hAnsi="Times New Roman" w:cs="Times New Roman"/>
          <w:i/>
          <w:iCs/>
          <w:noProof/>
          <w:lang w:val="en-GB"/>
        </w:rPr>
        <w:t>June</w:t>
      </w:r>
      <w:r w:rsidRPr="00363E65">
        <w:rPr>
          <w:rFonts w:hAnsi="Times New Roman" w:cs="Times New Roman"/>
          <w:noProof/>
          <w:lang w:val="en-GB"/>
        </w:rPr>
        <w:t>, 72–75.</w:t>
      </w:r>
    </w:p>
    <w:p w14:paraId="6C7EF637"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lastRenderedPageBreak/>
        <w:t xml:space="preserve">Snijman, D. A. (2013). </w:t>
      </w:r>
      <w:r w:rsidRPr="00363E65">
        <w:rPr>
          <w:rFonts w:hAnsi="Times New Roman" w:cs="Times New Roman"/>
          <w:i/>
          <w:iCs/>
          <w:noProof/>
          <w:lang w:val="en-GB"/>
        </w:rPr>
        <w:t>Plants of the Greater Cape Floristic Region. 2: The Extra Cape flora</w:t>
      </w:r>
      <w:r w:rsidRPr="00363E65">
        <w:rPr>
          <w:rFonts w:hAnsi="Times New Roman" w:cs="Times New Roman"/>
          <w:noProof/>
          <w:lang w:val="en-GB"/>
        </w:rPr>
        <w:t>. South African National Biodiversity Institute.</w:t>
      </w:r>
    </w:p>
    <w:p w14:paraId="5DB887B0"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obel, J. M., Chen, G. F., Watt, L. R., &amp; Schemske, D. W. (2010). The biology of speciation.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64</w:t>
      </w:r>
      <w:r w:rsidRPr="00363E65">
        <w:rPr>
          <w:rFonts w:hAnsi="Times New Roman" w:cs="Times New Roman"/>
          <w:noProof/>
          <w:lang w:val="en-GB"/>
        </w:rPr>
        <w:t>(2), 295–315. https://doi.org/10.1111/j.1558-5646.2009.00877.x</w:t>
      </w:r>
    </w:p>
    <w:p w14:paraId="0B3A5C28"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ein, A., Gerstner, K., &amp; Kreft, H. (2014). Environmental heterogeneity as a universal driver of species richness across taxa, biomes and spatial scales. </w:t>
      </w:r>
      <w:r w:rsidRPr="00363E65">
        <w:rPr>
          <w:rFonts w:hAnsi="Times New Roman" w:cs="Times New Roman"/>
          <w:i/>
          <w:iCs/>
          <w:noProof/>
          <w:lang w:val="en-GB"/>
        </w:rPr>
        <w:t>Ecology Letters</w:t>
      </w:r>
      <w:r w:rsidRPr="00363E65">
        <w:rPr>
          <w:rFonts w:hAnsi="Times New Roman" w:cs="Times New Roman"/>
          <w:noProof/>
          <w:lang w:val="en-GB"/>
        </w:rPr>
        <w:t xml:space="preserve">, </w:t>
      </w:r>
      <w:r w:rsidRPr="00363E65">
        <w:rPr>
          <w:rFonts w:hAnsi="Times New Roman" w:cs="Times New Roman"/>
          <w:i/>
          <w:iCs/>
          <w:noProof/>
          <w:lang w:val="en-GB"/>
        </w:rPr>
        <w:t>17</w:t>
      </w:r>
      <w:r w:rsidRPr="00363E65">
        <w:rPr>
          <w:rFonts w:hAnsi="Times New Roman" w:cs="Times New Roman"/>
          <w:noProof/>
          <w:lang w:val="en-GB"/>
        </w:rPr>
        <w:t>(7), 866–880. https://doi.org/10.1111/ele.12277</w:t>
      </w:r>
    </w:p>
    <w:p w14:paraId="58EE2F9D"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Stock, W. D., &amp; Verboom, G. A. (2012). Phylogenetic ecology of foliar N and P concentrations and N: P ratios across mediterranean-type ecosystems. </w:t>
      </w:r>
      <w:r w:rsidRPr="00363E65">
        <w:rPr>
          <w:rFonts w:hAnsi="Times New Roman" w:cs="Times New Roman"/>
          <w:i/>
          <w:iCs/>
          <w:noProof/>
          <w:lang w:val="en-GB"/>
        </w:rPr>
        <w:t>Global Ecology and Biogeography</w:t>
      </w:r>
      <w:r w:rsidRPr="00363E65">
        <w:rPr>
          <w:rFonts w:hAnsi="Times New Roman" w:cs="Times New Roman"/>
          <w:noProof/>
          <w:lang w:val="en-GB"/>
        </w:rPr>
        <w:t xml:space="preserve">, </w:t>
      </w:r>
      <w:r w:rsidRPr="00363E65">
        <w:rPr>
          <w:rFonts w:hAnsi="Times New Roman" w:cs="Times New Roman"/>
          <w:i/>
          <w:iCs/>
          <w:noProof/>
          <w:lang w:val="en-GB"/>
        </w:rPr>
        <w:t>21</w:t>
      </w:r>
      <w:r w:rsidRPr="00363E65">
        <w:rPr>
          <w:rFonts w:hAnsi="Times New Roman" w:cs="Times New Roman"/>
          <w:noProof/>
          <w:lang w:val="en-GB"/>
        </w:rPr>
        <w:t>(12), 1147–1156.</w:t>
      </w:r>
    </w:p>
    <w:p w14:paraId="44A58602"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363E65">
        <w:rPr>
          <w:rFonts w:hAnsi="Times New Roman" w:cs="Times New Roman"/>
          <w:i/>
          <w:iCs/>
          <w:noProof/>
          <w:lang w:val="en-GB"/>
        </w:rPr>
        <w:t>Ecography</w:t>
      </w:r>
      <w:r w:rsidRPr="00363E65">
        <w:rPr>
          <w:rFonts w:hAnsi="Times New Roman" w:cs="Times New Roman"/>
          <w:noProof/>
          <w:lang w:val="en-GB"/>
        </w:rPr>
        <w:t xml:space="preserve">, </w:t>
      </w:r>
      <w:r w:rsidRPr="00363E65">
        <w:rPr>
          <w:rFonts w:hAnsi="Times New Roman" w:cs="Times New Roman"/>
          <w:i/>
          <w:iCs/>
          <w:noProof/>
          <w:lang w:val="en-GB"/>
        </w:rPr>
        <w:t>29</w:t>
      </w:r>
      <w:r w:rsidRPr="00363E65">
        <w:rPr>
          <w:rFonts w:hAnsi="Times New Roman" w:cs="Times New Roman"/>
          <w:noProof/>
          <w:lang w:val="en-GB"/>
        </w:rPr>
        <w:t>(5), 733–744. https://doi.org/10.1111/j.0906-7590.2006.04674.x</w:t>
      </w:r>
    </w:p>
    <w:p w14:paraId="1D12CAC1"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an Rensburg, B. J., Chown, S. L., &amp; Gaston, K. J. (2002). Species richness, environmental correlates, and spatial scale: a test esing South African birds.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59</w:t>
      </w:r>
      <w:r w:rsidRPr="00363E65">
        <w:rPr>
          <w:rFonts w:hAnsi="Times New Roman" w:cs="Times New Roman"/>
          <w:noProof/>
          <w:lang w:val="en-GB"/>
        </w:rPr>
        <w:t>(5), 566–577. https://doi.org/10.1086/339464</w:t>
      </w:r>
    </w:p>
    <w:p w14:paraId="74F90149"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ech, J. A., Summerville, K. S., Crist, T. O., &amp; Gering, J. C. (2002). The additive partitioning of species diversity: recent revival of an old idea. </w:t>
      </w:r>
      <w:r w:rsidRPr="00363E65">
        <w:rPr>
          <w:rFonts w:hAnsi="Times New Roman" w:cs="Times New Roman"/>
          <w:i/>
          <w:iCs/>
          <w:noProof/>
          <w:lang w:val="en-GB"/>
        </w:rPr>
        <w:t>Oikos</w:t>
      </w:r>
      <w:r w:rsidRPr="00363E65">
        <w:rPr>
          <w:rFonts w:hAnsi="Times New Roman" w:cs="Times New Roman"/>
          <w:noProof/>
          <w:lang w:val="en-GB"/>
        </w:rPr>
        <w:t xml:space="preserve">, </w:t>
      </w:r>
      <w:r w:rsidRPr="00363E65">
        <w:rPr>
          <w:rFonts w:hAnsi="Times New Roman" w:cs="Times New Roman"/>
          <w:i/>
          <w:iCs/>
          <w:noProof/>
          <w:lang w:val="en-GB"/>
        </w:rPr>
        <w:t>99</w:t>
      </w:r>
      <w:r w:rsidRPr="00363E65">
        <w:rPr>
          <w:rFonts w:hAnsi="Times New Roman" w:cs="Times New Roman"/>
          <w:noProof/>
          <w:lang w:val="en-GB"/>
        </w:rPr>
        <w:t>(1), 3–9.</w:t>
      </w:r>
    </w:p>
    <w:p w14:paraId="0FB3500C"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363E65">
        <w:rPr>
          <w:rFonts w:hAnsi="Times New Roman" w:cs="Times New Roman"/>
          <w:i/>
          <w:iCs/>
          <w:noProof/>
          <w:lang w:val="en-GB"/>
        </w:rPr>
        <w:t>Fynbos: Ecology, Evolution and Conservation of a Megadiverse Region</w:t>
      </w:r>
      <w:r w:rsidRPr="00363E65">
        <w:rPr>
          <w:rFonts w:hAnsi="Times New Roman" w:cs="Times New Roman"/>
          <w:noProof/>
          <w:lang w:val="en-GB"/>
        </w:rPr>
        <w:t>. Oxford University Press. http://www.oxfordscholarship.com/view/10.1093/acprof:oso/9780199679584.001.0001/acprof-9780199679584</w:t>
      </w:r>
    </w:p>
    <w:p w14:paraId="6D12A00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hittaker, R. H. (1960). Vegetation of the Siskiyou mountains, Oregon and California. </w:t>
      </w:r>
      <w:r w:rsidRPr="00363E65">
        <w:rPr>
          <w:rFonts w:hAnsi="Times New Roman" w:cs="Times New Roman"/>
          <w:i/>
          <w:iCs/>
          <w:noProof/>
          <w:lang w:val="en-GB"/>
        </w:rPr>
        <w:t>Ecological Monographs</w:t>
      </w:r>
      <w:r w:rsidRPr="00363E65">
        <w:rPr>
          <w:rFonts w:hAnsi="Times New Roman" w:cs="Times New Roman"/>
          <w:noProof/>
          <w:lang w:val="en-GB"/>
        </w:rPr>
        <w:t xml:space="preserve">, </w:t>
      </w:r>
      <w:r w:rsidRPr="00363E65">
        <w:rPr>
          <w:rFonts w:hAnsi="Times New Roman" w:cs="Times New Roman"/>
          <w:i/>
          <w:iCs/>
          <w:noProof/>
          <w:lang w:val="en-GB"/>
        </w:rPr>
        <w:t>30</w:t>
      </w:r>
      <w:r w:rsidRPr="00363E65">
        <w:rPr>
          <w:rFonts w:hAnsi="Times New Roman" w:cs="Times New Roman"/>
          <w:noProof/>
          <w:lang w:val="en-GB"/>
        </w:rPr>
        <w:t>(3), 279–338.</w:t>
      </w:r>
    </w:p>
    <w:p w14:paraId="7E91BA7A"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ckham, H., Averick, M., Bryan, J., Chang, W., McGowan, L. D., François, R., Grolemund, G., Hayes, A., Henry, L., Hester, J., Kuhn, M., Pedersen, T. L., Miller, E., Bache, S. M., Müller, K., Ooms, J., Robinson, D., Seidel, D. P., Spinu, V., … Yutani, H. (2019). Welcome to the {tidyverse}. </w:t>
      </w:r>
      <w:r w:rsidRPr="00363E65">
        <w:rPr>
          <w:rFonts w:hAnsi="Times New Roman" w:cs="Times New Roman"/>
          <w:i/>
          <w:iCs/>
          <w:noProof/>
          <w:lang w:val="en-GB"/>
        </w:rPr>
        <w:t>Journal of Open Source Software</w:t>
      </w:r>
      <w:r w:rsidRPr="00363E65">
        <w:rPr>
          <w:rFonts w:hAnsi="Times New Roman" w:cs="Times New Roman"/>
          <w:noProof/>
          <w:lang w:val="en-GB"/>
        </w:rPr>
        <w:t xml:space="preserve">, </w:t>
      </w:r>
      <w:r w:rsidRPr="00363E65">
        <w:rPr>
          <w:rFonts w:hAnsi="Times New Roman" w:cs="Times New Roman"/>
          <w:i/>
          <w:iCs/>
          <w:noProof/>
          <w:lang w:val="en-GB"/>
        </w:rPr>
        <w:t>4</w:t>
      </w:r>
      <w:r w:rsidRPr="00363E65">
        <w:rPr>
          <w:rFonts w:hAnsi="Times New Roman" w:cs="Times New Roman"/>
          <w:noProof/>
          <w:lang w:val="en-GB"/>
        </w:rPr>
        <w:t>(43), 1686. https://doi.org/10.21105/joss.01686</w:t>
      </w:r>
    </w:p>
    <w:p w14:paraId="37ABD26E"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a). Speciation and ecology revisited: phylogenetic niche conservatism and the origin of species. </w:t>
      </w:r>
      <w:r w:rsidRPr="00363E65">
        <w:rPr>
          <w:rFonts w:hAnsi="Times New Roman" w:cs="Times New Roman"/>
          <w:i/>
          <w:iCs/>
          <w:noProof/>
          <w:lang w:val="en-GB"/>
        </w:rPr>
        <w:t>Evolution</w:t>
      </w:r>
      <w:r w:rsidRPr="00363E65">
        <w:rPr>
          <w:rFonts w:hAnsi="Times New Roman" w:cs="Times New Roman"/>
          <w:noProof/>
          <w:lang w:val="en-GB"/>
        </w:rPr>
        <w:t xml:space="preserve">, </w:t>
      </w:r>
      <w:r w:rsidRPr="00363E65">
        <w:rPr>
          <w:rFonts w:hAnsi="Times New Roman" w:cs="Times New Roman"/>
          <w:i/>
          <w:iCs/>
          <w:noProof/>
          <w:lang w:val="en-GB"/>
        </w:rPr>
        <w:t>58</w:t>
      </w:r>
      <w:r w:rsidRPr="00363E65">
        <w:rPr>
          <w:rFonts w:hAnsi="Times New Roman" w:cs="Times New Roman"/>
          <w:noProof/>
          <w:lang w:val="en-GB"/>
        </w:rPr>
        <w:t>(1), 193–197.</w:t>
      </w:r>
    </w:p>
    <w:p w14:paraId="55B4A665"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lang w:val="en-GB"/>
        </w:rPr>
      </w:pPr>
      <w:r w:rsidRPr="00363E65">
        <w:rPr>
          <w:rFonts w:hAnsi="Times New Roman" w:cs="Times New Roman"/>
          <w:noProof/>
          <w:lang w:val="en-GB"/>
        </w:rPr>
        <w:t xml:space="preserve">Wiens, J. J. (2004b). What is speciation and how should we study it? </w:t>
      </w:r>
      <w:r w:rsidRPr="00363E65">
        <w:rPr>
          <w:rFonts w:hAnsi="Times New Roman" w:cs="Times New Roman"/>
          <w:i/>
          <w:iCs/>
          <w:noProof/>
          <w:lang w:val="en-GB"/>
        </w:rPr>
        <w:t>The American Naturalist</w:t>
      </w:r>
      <w:r w:rsidRPr="00363E65">
        <w:rPr>
          <w:rFonts w:hAnsi="Times New Roman" w:cs="Times New Roman"/>
          <w:noProof/>
          <w:lang w:val="en-GB"/>
        </w:rPr>
        <w:t xml:space="preserve">, </w:t>
      </w:r>
      <w:r w:rsidRPr="00363E65">
        <w:rPr>
          <w:rFonts w:hAnsi="Times New Roman" w:cs="Times New Roman"/>
          <w:i/>
          <w:iCs/>
          <w:noProof/>
          <w:lang w:val="en-GB"/>
        </w:rPr>
        <w:t>163</w:t>
      </w:r>
      <w:r w:rsidRPr="00363E65">
        <w:rPr>
          <w:rFonts w:hAnsi="Times New Roman" w:cs="Times New Roman"/>
          <w:noProof/>
          <w:lang w:val="en-GB"/>
        </w:rPr>
        <w:t>(6), 914–923.</w:t>
      </w:r>
    </w:p>
    <w:p w14:paraId="0E6041C4" w14:textId="77777777" w:rsidR="00363E65" w:rsidRPr="00363E65" w:rsidRDefault="00363E65" w:rsidP="00363E65">
      <w:pPr>
        <w:widowControl w:val="0"/>
        <w:autoSpaceDE w:val="0"/>
        <w:autoSpaceDN w:val="0"/>
        <w:adjustRightInd w:val="0"/>
        <w:spacing w:after="180"/>
        <w:ind w:left="480" w:hanging="480"/>
        <w:rPr>
          <w:rFonts w:hAnsi="Times New Roman" w:cs="Times New Roman"/>
          <w:noProof/>
        </w:rPr>
      </w:pPr>
      <w:r w:rsidRPr="00363E65">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363E65">
        <w:rPr>
          <w:rFonts w:hAnsi="Times New Roman" w:cs="Times New Roman"/>
          <w:i/>
          <w:iCs/>
          <w:noProof/>
          <w:lang w:val="en-GB"/>
        </w:rPr>
        <w:t>Journal of Biogeography</w:t>
      </w:r>
      <w:r w:rsidRPr="00363E65">
        <w:rPr>
          <w:rFonts w:hAnsi="Times New Roman" w:cs="Times New Roman"/>
          <w:noProof/>
          <w:lang w:val="en-GB"/>
        </w:rPr>
        <w:t xml:space="preserve">, </w:t>
      </w:r>
      <w:r w:rsidRPr="00363E65">
        <w:rPr>
          <w:rFonts w:hAnsi="Times New Roman" w:cs="Times New Roman"/>
          <w:i/>
          <w:iCs/>
          <w:noProof/>
          <w:lang w:val="en-GB"/>
        </w:rPr>
        <w:t>46</w:t>
      </w:r>
      <w:r w:rsidRPr="00363E65">
        <w:rPr>
          <w:rFonts w:hAnsi="Times New Roman" w:cs="Times New Roman"/>
          <w:noProof/>
          <w:lang w:val="en-GB"/>
        </w:rPr>
        <w:t>(9), 1936–1947. https://doi.org/10.1111/jbi.13625</w:t>
      </w:r>
    </w:p>
    <w:p w14:paraId="00640205" w14:textId="1DC7C436" w:rsidR="00112BB0" w:rsidRDefault="008E0DFC" w:rsidP="00363E65">
      <w:pPr>
        <w:widowControl w:val="0"/>
        <w:autoSpaceDE w:val="0"/>
        <w:autoSpaceDN w:val="0"/>
        <w:adjustRightInd w:val="0"/>
        <w:spacing w:after="180"/>
        <w:ind w:left="480" w:hanging="480"/>
        <w:rPr>
          <w:b/>
          <w:bCs/>
        </w:rPr>
      </w:pPr>
      <w:r>
        <w:rPr>
          <w:b/>
          <w:bCs/>
        </w:rPr>
        <w:fldChar w:fldCharType="end"/>
      </w:r>
      <w:r w:rsidR="00112BB0">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17"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18"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19" w:history="1">
        <w:r w:rsidRPr="002C20EB">
          <w:rPr>
            <w:rStyle w:val="Hyperlink"/>
          </w:rPr>
          <w:t>https://orcid.org/0000-0002-1363-9781</w:t>
        </w:r>
      </w:hyperlink>
    </w:p>
    <w:sectPr w:rsidR="00B46208" w:rsidRPr="00B46208" w:rsidSect="009C2F09">
      <w:footerReference w:type="default" r:id="rId20"/>
      <w:pgSz w:w="12240" w:h="15840" w:code="1"/>
      <w:pgMar w:top="709" w:right="1440" w:bottom="1440" w:left="1440" w:header="720" w:footer="720" w:gutter="0"/>
      <w:lnNumType w:countBy="1" w:restart="continuous"/>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0DC727" w14:textId="77777777" w:rsidR="00C01D8A" w:rsidRDefault="00C01D8A">
      <w:pPr>
        <w:spacing w:after="0"/>
      </w:pPr>
      <w:r>
        <w:separator/>
      </w:r>
    </w:p>
  </w:endnote>
  <w:endnote w:type="continuationSeparator" w:id="0">
    <w:p w14:paraId="60E933F1" w14:textId="77777777" w:rsidR="00C01D8A" w:rsidRDefault="00C01D8A">
      <w:pPr>
        <w:spacing w:after="0"/>
      </w:pPr>
      <w:r>
        <w:continuationSeparator/>
      </w:r>
    </w:p>
  </w:endnote>
  <w:endnote w:type="continuationNotice" w:id="1">
    <w:p w14:paraId="11A858F9" w14:textId="77777777" w:rsidR="00C01D8A" w:rsidRDefault="00C01D8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AD5B6C" w:rsidRDefault="00AD5B6C">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AD5B6C" w:rsidRDefault="00AD5B6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ED671A" w14:textId="77777777" w:rsidR="00C01D8A" w:rsidRDefault="00C01D8A">
      <w:r>
        <w:separator/>
      </w:r>
    </w:p>
  </w:footnote>
  <w:footnote w:type="continuationSeparator" w:id="0">
    <w:p w14:paraId="5E255428" w14:textId="77777777" w:rsidR="00C01D8A" w:rsidRDefault="00C01D8A">
      <w:r>
        <w:continuationSeparator/>
      </w:r>
    </w:p>
  </w:footnote>
  <w:footnote w:type="continuationNotice" w:id="1">
    <w:p w14:paraId="648A0C58" w14:textId="77777777" w:rsidR="00C01D8A" w:rsidRDefault="00C01D8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5E8"/>
    <w:rsid w:val="00006E29"/>
    <w:rsid w:val="00007536"/>
    <w:rsid w:val="000075FC"/>
    <w:rsid w:val="00007FFD"/>
    <w:rsid w:val="00010D0D"/>
    <w:rsid w:val="00011C8B"/>
    <w:rsid w:val="00012F66"/>
    <w:rsid w:val="000134E5"/>
    <w:rsid w:val="00015987"/>
    <w:rsid w:val="00015CEB"/>
    <w:rsid w:val="0001614C"/>
    <w:rsid w:val="00017062"/>
    <w:rsid w:val="0001735B"/>
    <w:rsid w:val="0001739B"/>
    <w:rsid w:val="00017496"/>
    <w:rsid w:val="00017D5E"/>
    <w:rsid w:val="00017E2E"/>
    <w:rsid w:val="000202B4"/>
    <w:rsid w:val="00020DE2"/>
    <w:rsid w:val="00020F42"/>
    <w:rsid w:val="000217F9"/>
    <w:rsid w:val="00022A4F"/>
    <w:rsid w:val="000235F3"/>
    <w:rsid w:val="00023612"/>
    <w:rsid w:val="00023792"/>
    <w:rsid w:val="00023A41"/>
    <w:rsid w:val="00024506"/>
    <w:rsid w:val="00024A7B"/>
    <w:rsid w:val="00024E99"/>
    <w:rsid w:val="00025737"/>
    <w:rsid w:val="00026A23"/>
    <w:rsid w:val="00026E7C"/>
    <w:rsid w:val="00030A46"/>
    <w:rsid w:val="00030FA3"/>
    <w:rsid w:val="00031229"/>
    <w:rsid w:val="000317CE"/>
    <w:rsid w:val="0003181E"/>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308"/>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EAB"/>
    <w:rsid w:val="00077FB5"/>
    <w:rsid w:val="00080450"/>
    <w:rsid w:val="000804E8"/>
    <w:rsid w:val="000811CB"/>
    <w:rsid w:val="000826DE"/>
    <w:rsid w:val="00083308"/>
    <w:rsid w:val="00083701"/>
    <w:rsid w:val="00083DD4"/>
    <w:rsid w:val="000847C4"/>
    <w:rsid w:val="00084808"/>
    <w:rsid w:val="00085A83"/>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194"/>
    <w:rsid w:val="000A3255"/>
    <w:rsid w:val="000A44BE"/>
    <w:rsid w:val="000A737C"/>
    <w:rsid w:val="000A7820"/>
    <w:rsid w:val="000A7C66"/>
    <w:rsid w:val="000B1C91"/>
    <w:rsid w:val="000B2398"/>
    <w:rsid w:val="000B2FED"/>
    <w:rsid w:val="000B5F94"/>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326"/>
    <w:rsid w:val="000D24A1"/>
    <w:rsid w:val="000D2647"/>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27F"/>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290"/>
    <w:rsid w:val="001114A8"/>
    <w:rsid w:val="00112BB0"/>
    <w:rsid w:val="00113AF9"/>
    <w:rsid w:val="00114867"/>
    <w:rsid w:val="001149F3"/>
    <w:rsid w:val="00114B76"/>
    <w:rsid w:val="001155C0"/>
    <w:rsid w:val="00115FA8"/>
    <w:rsid w:val="00117505"/>
    <w:rsid w:val="0012073A"/>
    <w:rsid w:val="00120FD9"/>
    <w:rsid w:val="0012344F"/>
    <w:rsid w:val="00123A7A"/>
    <w:rsid w:val="00123B47"/>
    <w:rsid w:val="00124716"/>
    <w:rsid w:val="001259A9"/>
    <w:rsid w:val="00125C57"/>
    <w:rsid w:val="0012609C"/>
    <w:rsid w:val="00126371"/>
    <w:rsid w:val="00126571"/>
    <w:rsid w:val="00126A24"/>
    <w:rsid w:val="00126FD8"/>
    <w:rsid w:val="00127033"/>
    <w:rsid w:val="0012736A"/>
    <w:rsid w:val="00131684"/>
    <w:rsid w:val="0013198F"/>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88"/>
    <w:rsid w:val="001434FE"/>
    <w:rsid w:val="00143DC1"/>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CCB"/>
    <w:rsid w:val="00152D16"/>
    <w:rsid w:val="001530FE"/>
    <w:rsid w:val="00153824"/>
    <w:rsid w:val="00153B86"/>
    <w:rsid w:val="001541B2"/>
    <w:rsid w:val="001545EB"/>
    <w:rsid w:val="0015465B"/>
    <w:rsid w:val="001548E4"/>
    <w:rsid w:val="001564B7"/>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973"/>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4D75"/>
    <w:rsid w:val="00195211"/>
    <w:rsid w:val="0019553F"/>
    <w:rsid w:val="001955B7"/>
    <w:rsid w:val="00195C63"/>
    <w:rsid w:val="001A0AB2"/>
    <w:rsid w:val="001A123A"/>
    <w:rsid w:val="001A150C"/>
    <w:rsid w:val="001A1879"/>
    <w:rsid w:val="001A20FA"/>
    <w:rsid w:val="001A23A6"/>
    <w:rsid w:val="001A28F9"/>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6056"/>
    <w:rsid w:val="001E723F"/>
    <w:rsid w:val="001E7A2D"/>
    <w:rsid w:val="001F0A16"/>
    <w:rsid w:val="001F0B8A"/>
    <w:rsid w:val="001F1053"/>
    <w:rsid w:val="001F13D1"/>
    <w:rsid w:val="001F21E6"/>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2EAF"/>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D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3F4"/>
    <w:rsid w:val="0024363A"/>
    <w:rsid w:val="002448E4"/>
    <w:rsid w:val="00244E17"/>
    <w:rsid w:val="00245739"/>
    <w:rsid w:val="00246296"/>
    <w:rsid w:val="002465B9"/>
    <w:rsid w:val="00246D04"/>
    <w:rsid w:val="00246F28"/>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516"/>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649"/>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07444"/>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C29"/>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C6A"/>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3E65"/>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66A3"/>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5E"/>
    <w:rsid w:val="00390D6B"/>
    <w:rsid w:val="003912CF"/>
    <w:rsid w:val="003913A0"/>
    <w:rsid w:val="003928B1"/>
    <w:rsid w:val="003939AA"/>
    <w:rsid w:val="00393AAD"/>
    <w:rsid w:val="0039482B"/>
    <w:rsid w:val="00395282"/>
    <w:rsid w:val="00396132"/>
    <w:rsid w:val="003A0E03"/>
    <w:rsid w:val="003A1338"/>
    <w:rsid w:val="003A1781"/>
    <w:rsid w:val="003A1AC2"/>
    <w:rsid w:val="003A378D"/>
    <w:rsid w:val="003A3FB7"/>
    <w:rsid w:val="003A587C"/>
    <w:rsid w:val="003A5B50"/>
    <w:rsid w:val="003A5E82"/>
    <w:rsid w:val="003A604B"/>
    <w:rsid w:val="003A63A6"/>
    <w:rsid w:val="003A673E"/>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006"/>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6CEE"/>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392F"/>
    <w:rsid w:val="00415472"/>
    <w:rsid w:val="00415D41"/>
    <w:rsid w:val="0041655F"/>
    <w:rsid w:val="00420576"/>
    <w:rsid w:val="0042088C"/>
    <w:rsid w:val="00421309"/>
    <w:rsid w:val="004218EE"/>
    <w:rsid w:val="00422101"/>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37CB6"/>
    <w:rsid w:val="0044052A"/>
    <w:rsid w:val="004417B3"/>
    <w:rsid w:val="00441AEC"/>
    <w:rsid w:val="00442282"/>
    <w:rsid w:val="00443762"/>
    <w:rsid w:val="00444475"/>
    <w:rsid w:val="0044466E"/>
    <w:rsid w:val="00444B5F"/>
    <w:rsid w:val="00445473"/>
    <w:rsid w:val="0044606A"/>
    <w:rsid w:val="00446EF7"/>
    <w:rsid w:val="00446F26"/>
    <w:rsid w:val="004502F4"/>
    <w:rsid w:val="00450B88"/>
    <w:rsid w:val="004511B3"/>
    <w:rsid w:val="0045124F"/>
    <w:rsid w:val="00452B2E"/>
    <w:rsid w:val="00455488"/>
    <w:rsid w:val="00455694"/>
    <w:rsid w:val="004560F2"/>
    <w:rsid w:val="004570D3"/>
    <w:rsid w:val="00457659"/>
    <w:rsid w:val="00461C06"/>
    <w:rsid w:val="00461E25"/>
    <w:rsid w:val="00462611"/>
    <w:rsid w:val="0046296E"/>
    <w:rsid w:val="00462E55"/>
    <w:rsid w:val="004631DA"/>
    <w:rsid w:val="004632FE"/>
    <w:rsid w:val="00463F34"/>
    <w:rsid w:val="00463F72"/>
    <w:rsid w:val="00464107"/>
    <w:rsid w:val="00464662"/>
    <w:rsid w:val="00464949"/>
    <w:rsid w:val="00465238"/>
    <w:rsid w:val="00465922"/>
    <w:rsid w:val="00465E7E"/>
    <w:rsid w:val="00466013"/>
    <w:rsid w:val="00466172"/>
    <w:rsid w:val="0047008D"/>
    <w:rsid w:val="00472407"/>
    <w:rsid w:val="00472798"/>
    <w:rsid w:val="00472BBD"/>
    <w:rsid w:val="00473510"/>
    <w:rsid w:val="00473F34"/>
    <w:rsid w:val="0047448D"/>
    <w:rsid w:val="00474B3E"/>
    <w:rsid w:val="00474DB5"/>
    <w:rsid w:val="00474DE5"/>
    <w:rsid w:val="004752AA"/>
    <w:rsid w:val="0047555C"/>
    <w:rsid w:val="00475DD1"/>
    <w:rsid w:val="0047615F"/>
    <w:rsid w:val="004769C5"/>
    <w:rsid w:val="004816AD"/>
    <w:rsid w:val="00481C6F"/>
    <w:rsid w:val="00482491"/>
    <w:rsid w:val="00482DF7"/>
    <w:rsid w:val="00483556"/>
    <w:rsid w:val="00484C8F"/>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96FD1"/>
    <w:rsid w:val="004A14DD"/>
    <w:rsid w:val="004A2285"/>
    <w:rsid w:val="004A2BCB"/>
    <w:rsid w:val="004A477C"/>
    <w:rsid w:val="004A47FC"/>
    <w:rsid w:val="004A4D21"/>
    <w:rsid w:val="004A4FEC"/>
    <w:rsid w:val="004A6E9B"/>
    <w:rsid w:val="004A7D75"/>
    <w:rsid w:val="004B1727"/>
    <w:rsid w:val="004B237D"/>
    <w:rsid w:val="004B25A1"/>
    <w:rsid w:val="004B3081"/>
    <w:rsid w:val="004B3293"/>
    <w:rsid w:val="004B3654"/>
    <w:rsid w:val="004B3752"/>
    <w:rsid w:val="004B3DF5"/>
    <w:rsid w:val="004B48F7"/>
    <w:rsid w:val="004B537C"/>
    <w:rsid w:val="004B5684"/>
    <w:rsid w:val="004B5BA7"/>
    <w:rsid w:val="004B7284"/>
    <w:rsid w:val="004C0071"/>
    <w:rsid w:val="004C00F7"/>
    <w:rsid w:val="004C00F9"/>
    <w:rsid w:val="004C11B5"/>
    <w:rsid w:val="004C1499"/>
    <w:rsid w:val="004C1D81"/>
    <w:rsid w:val="004C28BF"/>
    <w:rsid w:val="004C2D17"/>
    <w:rsid w:val="004C30F1"/>
    <w:rsid w:val="004C331B"/>
    <w:rsid w:val="004C36B8"/>
    <w:rsid w:val="004C3A17"/>
    <w:rsid w:val="004C4C3A"/>
    <w:rsid w:val="004C6C44"/>
    <w:rsid w:val="004C7871"/>
    <w:rsid w:val="004D0D3F"/>
    <w:rsid w:val="004D0F24"/>
    <w:rsid w:val="004D13EA"/>
    <w:rsid w:val="004D1EB8"/>
    <w:rsid w:val="004D2893"/>
    <w:rsid w:val="004D38A3"/>
    <w:rsid w:val="004D44BC"/>
    <w:rsid w:val="004D4AE1"/>
    <w:rsid w:val="004D5D8A"/>
    <w:rsid w:val="004D7400"/>
    <w:rsid w:val="004D7521"/>
    <w:rsid w:val="004D769A"/>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75A"/>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2E3"/>
    <w:rsid w:val="0050465B"/>
    <w:rsid w:val="005048A3"/>
    <w:rsid w:val="00505F87"/>
    <w:rsid w:val="0050654E"/>
    <w:rsid w:val="00506573"/>
    <w:rsid w:val="00506692"/>
    <w:rsid w:val="00506F78"/>
    <w:rsid w:val="00510832"/>
    <w:rsid w:val="00510916"/>
    <w:rsid w:val="00510B55"/>
    <w:rsid w:val="00513A76"/>
    <w:rsid w:val="00513AF7"/>
    <w:rsid w:val="005143E0"/>
    <w:rsid w:val="0051498F"/>
    <w:rsid w:val="00514C5C"/>
    <w:rsid w:val="005155E1"/>
    <w:rsid w:val="00515641"/>
    <w:rsid w:val="005157B1"/>
    <w:rsid w:val="00515C54"/>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B7D"/>
    <w:rsid w:val="00527DAB"/>
    <w:rsid w:val="005318E4"/>
    <w:rsid w:val="00531FB3"/>
    <w:rsid w:val="00531FF2"/>
    <w:rsid w:val="00532A81"/>
    <w:rsid w:val="00532F79"/>
    <w:rsid w:val="005341EC"/>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302"/>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3A8"/>
    <w:rsid w:val="00566C29"/>
    <w:rsid w:val="00570649"/>
    <w:rsid w:val="00570BEE"/>
    <w:rsid w:val="00571CFA"/>
    <w:rsid w:val="0057212C"/>
    <w:rsid w:val="005732D5"/>
    <w:rsid w:val="00573ACA"/>
    <w:rsid w:val="005746E0"/>
    <w:rsid w:val="00574970"/>
    <w:rsid w:val="0057538E"/>
    <w:rsid w:val="0057611C"/>
    <w:rsid w:val="00576C2F"/>
    <w:rsid w:val="0057720E"/>
    <w:rsid w:val="005774DE"/>
    <w:rsid w:val="00580240"/>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87CEC"/>
    <w:rsid w:val="00590D07"/>
    <w:rsid w:val="00591456"/>
    <w:rsid w:val="00592452"/>
    <w:rsid w:val="00592514"/>
    <w:rsid w:val="0059394E"/>
    <w:rsid w:val="0059446D"/>
    <w:rsid w:val="005950B9"/>
    <w:rsid w:val="005956CA"/>
    <w:rsid w:val="00595B0A"/>
    <w:rsid w:val="00595C4E"/>
    <w:rsid w:val="0059637F"/>
    <w:rsid w:val="00596AC4"/>
    <w:rsid w:val="00597637"/>
    <w:rsid w:val="005A134B"/>
    <w:rsid w:val="005A13D0"/>
    <w:rsid w:val="005A1608"/>
    <w:rsid w:val="005A1AF0"/>
    <w:rsid w:val="005A1B4C"/>
    <w:rsid w:val="005A23E9"/>
    <w:rsid w:val="005A3FC0"/>
    <w:rsid w:val="005A4388"/>
    <w:rsid w:val="005A4616"/>
    <w:rsid w:val="005A4C52"/>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3D0"/>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374B"/>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1F2"/>
    <w:rsid w:val="006208D8"/>
    <w:rsid w:val="00620ABE"/>
    <w:rsid w:val="00620E09"/>
    <w:rsid w:val="00621603"/>
    <w:rsid w:val="00622773"/>
    <w:rsid w:val="00622F48"/>
    <w:rsid w:val="00622FE8"/>
    <w:rsid w:val="00623216"/>
    <w:rsid w:val="006236CD"/>
    <w:rsid w:val="00623918"/>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07CE"/>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891"/>
    <w:rsid w:val="00663CF3"/>
    <w:rsid w:val="00663F53"/>
    <w:rsid w:val="00664EED"/>
    <w:rsid w:val="006659E4"/>
    <w:rsid w:val="00665F88"/>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A44"/>
    <w:rsid w:val="00682F51"/>
    <w:rsid w:val="00683B72"/>
    <w:rsid w:val="00684A84"/>
    <w:rsid w:val="00684D2A"/>
    <w:rsid w:val="00684EA1"/>
    <w:rsid w:val="0068531A"/>
    <w:rsid w:val="00686309"/>
    <w:rsid w:val="00686E1D"/>
    <w:rsid w:val="00687CE7"/>
    <w:rsid w:val="00690196"/>
    <w:rsid w:val="0069047D"/>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0EF"/>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5533"/>
    <w:rsid w:val="006B6620"/>
    <w:rsid w:val="006B6A2E"/>
    <w:rsid w:val="006B6D35"/>
    <w:rsid w:val="006B6D5E"/>
    <w:rsid w:val="006B7030"/>
    <w:rsid w:val="006B7A26"/>
    <w:rsid w:val="006C0C2B"/>
    <w:rsid w:val="006C0DC8"/>
    <w:rsid w:val="006C148E"/>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2922"/>
    <w:rsid w:val="006D35C5"/>
    <w:rsid w:val="006D373C"/>
    <w:rsid w:val="006D3EF8"/>
    <w:rsid w:val="006D40D6"/>
    <w:rsid w:val="006D46FC"/>
    <w:rsid w:val="006D4EA8"/>
    <w:rsid w:val="006D54C8"/>
    <w:rsid w:val="006D58C7"/>
    <w:rsid w:val="006D61CC"/>
    <w:rsid w:val="006D6946"/>
    <w:rsid w:val="006D6A5A"/>
    <w:rsid w:val="006D6FEA"/>
    <w:rsid w:val="006D7237"/>
    <w:rsid w:val="006D73B6"/>
    <w:rsid w:val="006E039C"/>
    <w:rsid w:val="006E24EC"/>
    <w:rsid w:val="006E3539"/>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6F5DE4"/>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4F8E"/>
    <w:rsid w:val="007351F8"/>
    <w:rsid w:val="0073580D"/>
    <w:rsid w:val="00736302"/>
    <w:rsid w:val="00736360"/>
    <w:rsid w:val="0073660C"/>
    <w:rsid w:val="00736F44"/>
    <w:rsid w:val="0073719B"/>
    <w:rsid w:val="00737794"/>
    <w:rsid w:val="00740400"/>
    <w:rsid w:val="00741F6E"/>
    <w:rsid w:val="0074274A"/>
    <w:rsid w:val="00743B78"/>
    <w:rsid w:val="007451C3"/>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6B8B"/>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45C"/>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BD8"/>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B10"/>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5B1"/>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2781E"/>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2F5A"/>
    <w:rsid w:val="00843584"/>
    <w:rsid w:val="00844A5C"/>
    <w:rsid w:val="00844FEA"/>
    <w:rsid w:val="008457B7"/>
    <w:rsid w:val="008464D7"/>
    <w:rsid w:val="008466D1"/>
    <w:rsid w:val="00847682"/>
    <w:rsid w:val="00847E07"/>
    <w:rsid w:val="00847E12"/>
    <w:rsid w:val="008509C8"/>
    <w:rsid w:val="008523B9"/>
    <w:rsid w:val="00852574"/>
    <w:rsid w:val="00852C0F"/>
    <w:rsid w:val="00852C1E"/>
    <w:rsid w:val="008533D7"/>
    <w:rsid w:val="008536BD"/>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192"/>
    <w:rsid w:val="00873881"/>
    <w:rsid w:val="00873A2C"/>
    <w:rsid w:val="00873F92"/>
    <w:rsid w:val="00874A01"/>
    <w:rsid w:val="00874D62"/>
    <w:rsid w:val="008752EC"/>
    <w:rsid w:val="008764AF"/>
    <w:rsid w:val="00876F46"/>
    <w:rsid w:val="008777F6"/>
    <w:rsid w:val="00880670"/>
    <w:rsid w:val="00880860"/>
    <w:rsid w:val="00880A28"/>
    <w:rsid w:val="008811CD"/>
    <w:rsid w:val="00881EC8"/>
    <w:rsid w:val="008823B9"/>
    <w:rsid w:val="00883D79"/>
    <w:rsid w:val="008841AF"/>
    <w:rsid w:val="00884304"/>
    <w:rsid w:val="00884588"/>
    <w:rsid w:val="00884827"/>
    <w:rsid w:val="008853F3"/>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4D1B"/>
    <w:rsid w:val="008C51FD"/>
    <w:rsid w:val="008C61EA"/>
    <w:rsid w:val="008C67F4"/>
    <w:rsid w:val="008C771A"/>
    <w:rsid w:val="008C7E5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10D"/>
    <w:rsid w:val="008E3382"/>
    <w:rsid w:val="008E45A8"/>
    <w:rsid w:val="008E4B9F"/>
    <w:rsid w:val="008E5474"/>
    <w:rsid w:val="008E5837"/>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5C48"/>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072B"/>
    <w:rsid w:val="0096204F"/>
    <w:rsid w:val="00962F28"/>
    <w:rsid w:val="00963268"/>
    <w:rsid w:val="00963610"/>
    <w:rsid w:val="00964A63"/>
    <w:rsid w:val="00964F94"/>
    <w:rsid w:val="00966E9E"/>
    <w:rsid w:val="009674D3"/>
    <w:rsid w:val="0096757D"/>
    <w:rsid w:val="00967E02"/>
    <w:rsid w:val="00970650"/>
    <w:rsid w:val="00970E27"/>
    <w:rsid w:val="00970EAD"/>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3D86"/>
    <w:rsid w:val="009943E2"/>
    <w:rsid w:val="00994922"/>
    <w:rsid w:val="00994956"/>
    <w:rsid w:val="009956E5"/>
    <w:rsid w:val="009958EA"/>
    <w:rsid w:val="009959BB"/>
    <w:rsid w:val="00996056"/>
    <w:rsid w:val="00996A41"/>
    <w:rsid w:val="00996B78"/>
    <w:rsid w:val="00996D75"/>
    <w:rsid w:val="009974EF"/>
    <w:rsid w:val="009A03FC"/>
    <w:rsid w:val="009A0F54"/>
    <w:rsid w:val="009A1044"/>
    <w:rsid w:val="009A13CA"/>
    <w:rsid w:val="009A1738"/>
    <w:rsid w:val="009A1BD4"/>
    <w:rsid w:val="009A20D3"/>
    <w:rsid w:val="009A2731"/>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4DDA"/>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681B"/>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068F"/>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3975"/>
    <w:rsid w:val="00A74BCA"/>
    <w:rsid w:val="00A75E58"/>
    <w:rsid w:val="00A75F43"/>
    <w:rsid w:val="00A76010"/>
    <w:rsid w:val="00A76FDF"/>
    <w:rsid w:val="00A77872"/>
    <w:rsid w:val="00A778BB"/>
    <w:rsid w:val="00A8087D"/>
    <w:rsid w:val="00A810C4"/>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70A"/>
    <w:rsid w:val="00AC6AE2"/>
    <w:rsid w:val="00AC7DD5"/>
    <w:rsid w:val="00AC7ECB"/>
    <w:rsid w:val="00AC7FAB"/>
    <w:rsid w:val="00AD032E"/>
    <w:rsid w:val="00AD1230"/>
    <w:rsid w:val="00AD171B"/>
    <w:rsid w:val="00AD2575"/>
    <w:rsid w:val="00AD2B72"/>
    <w:rsid w:val="00AD3B38"/>
    <w:rsid w:val="00AD4DCC"/>
    <w:rsid w:val="00AD58CE"/>
    <w:rsid w:val="00AD5B6C"/>
    <w:rsid w:val="00AD5F7A"/>
    <w:rsid w:val="00AD644F"/>
    <w:rsid w:val="00AD6510"/>
    <w:rsid w:val="00AD6B4B"/>
    <w:rsid w:val="00AD7177"/>
    <w:rsid w:val="00AD7292"/>
    <w:rsid w:val="00AD73FB"/>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1EB"/>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2E1D"/>
    <w:rsid w:val="00B2312C"/>
    <w:rsid w:val="00B23EEE"/>
    <w:rsid w:val="00B240EF"/>
    <w:rsid w:val="00B242C7"/>
    <w:rsid w:val="00B24543"/>
    <w:rsid w:val="00B26384"/>
    <w:rsid w:val="00B264E3"/>
    <w:rsid w:val="00B26F99"/>
    <w:rsid w:val="00B27916"/>
    <w:rsid w:val="00B31850"/>
    <w:rsid w:val="00B31A36"/>
    <w:rsid w:val="00B32071"/>
    <w:rsid w:val="00B32A88"/>
    <w:rsid w:val="00B331CD"/>
    <w:rsid w:val="00B33235"/>
    <w:rsid w:val="00B332AF"/>
    <w:rsid w:val="00B33426"/>
    <w:rsid w:val="00B335D2"/>
    <w:rsid w:val="00B33FA9"/>
    <w:rsid w:val="00B34B13"/>
    <w:rsid w:val="00B3561C"/>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2133"/>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4FF"/>
    <w:rsid w:val="00B8053A"/>
    <w:rsid w:val="00B80566"/>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7C5"/>
    <w:rsid w:val="00BB2964"/>
    <w:rsid w:val="00BB2E13"/>
    <w:rsid w:val="00BB3048"/>
    <w:rsid w:val="00BB3071"/>
    <w:rsid w:val="00BB3353"/>
    <w:rsid w:val="00BB3791"/>
    <w:rsid w:val="00BB55C1"/>
    <w:rsid w:val="00BB5EDE"/>
    <w:rsid w:val="00BB638E"/>
    <w:rsid w:val="00BB6BE6"/>
    <w:rsid w:val="00BB73A1"/>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543"/>
    <w:rsid w:val="00BF0B3F"/>
    <w:rsid w:val="00BF24E8"/>
    <w:rsid w:val="00BF297C"/>
    <w:rsid w:val="00BF37B7"/>
    <w:rsid w:val="00BF4E98"/>
    <w:rsid w:val="00BF546E"/>
    <w:rsid w:val="00BF54E8"/>
    <w:rsid w:val="00BF6C46"/>
    <w:rsid w:val="00BF7273"/>
    <w:rsid w:val="00BF7EB4"/>
    <w:rsid w:val="00C00919"/>
    <w:rsid w:val="00C0105A"/>
    <w:rsid w:val="00C01215"/>
    <w:rsid w:val="00C01D8A"/>
    <w:rsid w:val="00C02BF1"/>
    <w:rsid w:val="00C036E3"/>
    <w:rsid w:val="00C03AFA"/>
    <w:rsid w:val="00C04244"/>
    <w:rsid w:val="00C04B22"/>
    <w:rsid w:val="00C04D03"/>
    <w:rsid w:val="00C05781"/>
    <w:rsid w:val="00C064A9"/>
    <w:rsid w:val="00C06955"/>
    <w:rsid w:val="00C06E13"/>
    <w:rsid w:val="00C06F20"/>
    <w:rsid w:val="00C072BC"/>
    <w:rsid w:val="00C07959"/>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5F8"/>
    <w:rsid w:val="00C26903"/>
    <w:rsid w:val="00C2694A"/>
    <w:rsid w:val="00C2751C"/>
    <w:rsid w:val="00C27DBB"/>
    <w:rsid w:val="00C3047A"/>
    <w:rsid w:val="00C30EFE"/>
    <w:rsid w:val="00C31150"/>
    <w:rsid w:val="00C31973"/>
    <w:rsid w:val="00C32B1C"/>
    <w:rsid w:val="00C32B62"/>
    <w:rsid w:val="00C35278"/>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486"/>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69FA"/>
    <w:rsid w:val="00C67A1C"/>
    <w:rsid w:val="00C67B82"/>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6D71"/>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2DB6"/>
    <w:rsid w:val="00CC3BF9"/>
    <w:rsid w:val="00CC4049"/>
    <w:rsid w:val="00CC43D5"/>
    <w:rsid w:val="00CC44C1"/>
    <w:rsid w:val="00CC4536"/>
    <w:rsid w:val="00CC531D"/>
    <w:rsid w:val="00CC5DCB"/>
    <w:rsid w:val="00CC6809"/>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33D"/>
    <w:rsid w:val="00CE1746"/>
    <w:rsid w:val="00CE1A8E"/>
    <w:rsid w:val="00CE1B25"/>
    <w:rsid w:val="00CE206A"/>
    <w:rsid w:val="00CE21A6"/>
    <w:rsid w:val="00CE230A"/>
    <w:rsid w:val="00CE335D"/>
    <w:rsid w:val="00CE3842"/>
    <w:rsid w:val="00CE6847"/>
    <w:rsid w:val="00CE6B86"/>
    <w:rsid w:val="00CE7875"/>
    <w:rsid w:val="00CF00DE"/>
    <w:rsid w:val="00CF075F"/>
    <w:rsid w:val="00CF1356"/>
    <w:rsid w:val="00CF189F"/>
    <w:rsid w:val="00CF1908"/>
    <w:rsid w:val="00CF1A93"/>
    <w:rsid w:val="00CF20C9"/>
    <w:rsid w:val="00CF30BA"/>
    <w:rsid w:val="00CF397B"/>
    <w:rsid w:val="00CF3E76"/>
    <w:rsid w:val="00CF4218"/>
    <w:rsid w:val="00CF4E42"/>
    <w:rsid w:val="00CF50C3"/>
    <w:rsid w:val="00CF5615"/>
    <w:rsid w:val="00CF68A0"/>
    <w:rsid w:val="00CF6AF3"/>
    <w:rsid w:val="00CF6CA1"/>
    <w:rsid w:val="00CF7A1F"/>
    <w:rsid w:val="00D000A4"/>
    <w:rsid w:val="00D0020C"/>
    <w:rsid w:val="00D0065D"/>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97"/>
    <w:rsid w:val="00D854A0"/>
    <w:rsid w:val="00D87329"/>
    <w:rsid w:val="00D874F0"/>
    <w:rsid w:val="00D87EED"/>
    <w:rsid w:val="00D908F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192A"/>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2A9"/>
    <w:rsid w:val="00DC7F3D"/>
    <w:rsid w:val="00DD0559"/>
    <w:rsid w:val="00DD0DE4"/>
    <w:rsid w:val="00DD12B0"/>
    <w:rsid w:val="00DD1D0D"/>
    <w:rsid w:val="00DD20EF"/>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1F6"/>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3AC8"/>
    <w:rsid w:val="00E04EBE"/>
    <w:rsid w:val="00E07C7E"/>
    <w:rsid w:val="00E07D97"/>
    <w:rsid w:val="00E07FF6"/>
    <w:rsid w:val="00E103F8"/>
    <w:rsid w:val="00E10680"/>
    <w:rsid w:val="00E10AA8"/>
    <w:rsid w:val="00E1186D"/>
    <w:rsid w:val="00E125D6"/>
    <w:rsid w:val="00E129BB"/>
    <w:rsid w:val="00E12A1A"/>
    <w:rsid w:val="00E1361B"/>
    <w:rsid w:val="00E13E91"/>
    <w:rsid w:val="00E13F42"/>
    <w:rsid w:val="00E14302"/>
    <w:rsid w:val="00E14B99"/>
    <w:rsid w:val="00E16405"/>
    <w:rsid w:val="00E170D5"/>
    <w:rsid w:val="00E17461"/>
    <w:rsid w:val="00E178D8"/>
    <w:rsid w:val="00E17D52"/>
    <w:rsid w:val="00E20A49"/>
    <w:rsid w:val="00E2127D"/>
    <w:rsid w:val="00E2160D"/>
    <w:rsid w:val="00E2196B"/>
    <w:rsid w:val="00E21AF4"/>
    <w:rsid w:val="00E22781"/>
    <w:rsid w:val="00E229B9"/>
    <w:rsid w:val="00E22B64"/>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10A"/>
    <w:rsid w:val="00E454E4"/>
    <w:rsid w:val="00E4577F"/>
    <w:rsid w:val="00E4661A"/>
    <w:rsid w:val="00E46771"/>
    <w:rsid w:val="00E469BA"/>
    <w:rsid w:val="00E46B3C"/>
    <w:rsid w:val="00E50D5D"/>
    <w:rsid w:val="00E50EA6"/>
    <w:rsid w:val="00E510E6"/>
    <w:rsid w:val="00E51AA6"/>
    <w:rsid w:val="00E51DB7"/>
    <w:rsid w:val="00E5206D"/>
    <w:rsid w:val="00E525BC"/>
    <w:rsid w:val="00E528EA"/>
    <w:rsid w:val="00E52A66"/>
    <w:rsid w:val="00E52B27"/>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534"/>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17AA"/>
    <w:rsid w:val="00EA214A"/>
    <w:rsid w:val="00EA268B"/>
    <w:rsid w:val="00EA2DCC"/>
    <w:rsid w:val="00EA4453"/>
    <w:rsid w:val="00EA475C"/>
    <w:rsid w:val="00EA50C0"/>
    <w:rsid w:val="00EA53AC"/>
    <w:rsid w:val="00EA5434"/>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3F26"/>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6B5"/>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1D7"/>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3C8"/>
    <w:rsid w:val="00F20A95"/>
    <w:rsid w:val="00F216EA"/>
    <w:rsid w:val="00F22BD5"/>
    <w:rsid w:val="00F23253"/>
    <w:rsid w:val="00F23C2C"/>
    <w:rsid w:val="00F23CE4"/>
    <w:rsid w:val="00F23EA1"/>
    <w:rsid w:val="00F24158"/>
    <w:rsid w:val="00F2441A"/>
    <w:rsid w:val="00F24CDB"/>
    <w:rsid w:val="00F255F2"/>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0DC3"/>
    <w:rsid w:val="00F41DB5"/>
    <w:rsid w:val="00F42EEB"/>
    <w:rsid w:val="00F43AC2"/>
    <w:rsid w:val="00F44B54"/>
    <w:rsid w:val="00F45440"/>
    <w:rsid w:val="00F4584C"/>
    <w:rsid w:val="00F46202"/>
    <w:rsid w:val="00F4622D"/>
    <w:rsid w:val="00F475A1"/>
    <w:rsid w:val="00F47774"/>
    <w:rsid w:val="00F478C4"/>
    <w:rsid w:val="00F478C5"/>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5234"/>
    <w:rsid w:val="00F66C2F"/>
    <w:rsid w:val="00F66EDE"/>
    <w:rsid w:val="00F67297"/>
    <w:rsid w:val="00F672F7"/>
    <w:rsid w:val="00F674A6"/>
    <w:rsid w:val="00F679FF"/>
    <w:rsid w:val="00F703AD"/>
    <w:rsid w:val="00F70B73"/>
    <w:rsid w:val="00F70EA3"/>
    <w:rsid w:val="00F71AA1"/>
    <w:rsid w:val="00F7254D"/>
    <w:rsid w:val="00F72828"/>
    <w:rsid w:val="00F72B17"/>
    <w:rsid w:val="00F73120"/>
    <w:rsid w:val="00F73528"/>
    <w:rsid w:val="00F73BC7"/>
    <w:rsid w:val="00F74F8A"/>
    <w:rsid w:val="00F75284"/>
    <w:rsid w:val="00F75B99"/>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87EA5"/>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05B9"/>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132"/>
    <w:rsid w:val="00FB7B57"/>
    <w:rsid w:val="00FC0F13"/>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812"/>
    <w:rsid w:val="00FD2D4B"/>
    <w:rsid w:val="00FD2F8A"/>
    <w:rsid w:val="00FD350F"/>
    <w:rsid w:val="00FD38DE"/>
    <w:rsid w:val="00FD3BC8"/>
    <w:rsid w:val="00FD3C3A"/>
    <w:rsid w:val="00FD3F06"/>
    <w:rsid w:val="00FD4131"/>
    <w:rsid w:val="00FD46A4"/>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751AE323-CCF8-134E-B1BE-D644CACD1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4.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orcid.org/0000-0003-2659-6909" TargetMode="External"/><Relationship Id="rId2" Type="http://schemas.openxmlformats.org/officeDocument/2006/relationships/numbering" Target="numbering.xml"/><Relationship Id="rId16" Type="http://schemas.openxmlformats.org/officeDocument/2006/relationships/hyperlink" Target="https://doi.org/10.15468/dl.46okua"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yperlink" Target="https://doi.org/10.15468/dl.n6u6n0" TargetMode="External"/><Relationship Id="rId10" Type="http://schemas.openxmlformats.org/officeDocument/2006/relationships/image" Target="media/image1.png"/><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hyperlink" Target="https://mindland.com/wp/projects/quarter-degree-grid-cells/download-qdgc/"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29</TotalTime>
  <Pages>27</Pages>
  <Words>44095</Words>
  <Characters>251348</Characters>
  <Application>Microsoft Office Word</Application>
  <DocSecurity>0</DocSecurity>
  <Lines>2094</Lines>
  <Paragraphs>589</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9485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dc:description/>
  <cp:lastModifiedBy>Ruan Van Mazijk</cp:lastModifiedBy>
  <cp:revision>133</cp:revision>
  <cp:lastPrinted>2020-02-28T12:27:00Z</cp:lastPrinted>
  <dcterms:created xsi:type="dcterms:W3CDTF">2020-01-29T13:10:00Z</dcterms:created>
  <dcterms:modified xsi:type="dcterms:W3CDTF">2020-07-21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